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94821" w:rsidRDefault="00F94821" w:rsidP="00870869">
      <w:pPr>
        <w:pStyle w:val="JRPMAuthor-Afiliation"/>
        <w:jc w:val="both"/>
        <w:rPr>
          <w:b/>
          <w:bCs w:val="0"/>
          <w:sz w:val="28"/>
          <w:szCs w:val="24"/>
          <w:lang w:val="sv-SE"/>
        </w:rPr>
      </w:pPr>
      <w:r w:rsidRPr="00F94821">
        <w:rPr>
          <w:b/>
          <w:bCs w:val="0"/>
          <w:sz w:val="28"/>
          <w:szCs w:val="24"/>
          <w:lang w:val="sv-SE"/>
        </w:rPr>
        <w:t>Pengalaman Mahasiswa dalam Mengikuti Tren Tiktok: Kajian Tentang Konformitas Sosial</w:t>
      </w:r>
    </w:p>
    <w:p w:rsidR="001832D3" w:rsidRPr="003100A8" w:rsidRDefault="003E6C84" w:rsidP="00870869">
      <w:pPr>
        <w:pStyle w:val="JRPMAuthor-Afiliation"/>
        <w:jc w:val="both"/>
        <w:rPr>
          <w:rFonts w:eastAsia="Calibri"/>
          <w:b/>
          <w:bCs w:val="0"/>
          <w:sz w:val="28"/>
          <w:lang w:val="en-US"/>
        </w:rPr>
      </w:pPr>
      <w:r w:rsidRPr="003E6C84">
        <w:rPr>
          <w:b/>
          <w:bCs w:val="0"/>
          <w:sz w:val="28"/>
          <w:szCs w:val="24"/>
          <w:lang w:val="sv-SE"/>
        </w:rPr>
        <w:t xml:space="preserve">    </w:t>
      </w:r>
      <w:r w:rsidR="001E0C4E">
        <w:rPr>
          <w:b/>
          <w:bCs w:val="0"/>
          <w:sz w:val="28"/>
          <w:szCs w:val="24"/>
          <w:lang w:val="sv-SE"/>
        </w:rPr>
        <w:t xml:space="preserve"> </w:t>
      </w:r>
    </w:p>
    <w:p w:rsidR="002D5E6F" w:rsidRDefault="00DD10B0" w:rsidP="00C61493">
      <w:pPr>
        <w:pStyle w:val="JRPMAuthor-Afiliation"/>
        <w:jc w:val="both"/>
        <w:rPr>
          <w:b/>
          <w:lang w:val="en-US"/>
        </w:rPr>
      </w:pPr>
      <w:r w:rsidRPr="00DD10B0">
        <w:rPr>
          <w:b/>
          <w:color w:val="000000"/>
        </w:rPr>
        <w:t>Nova Lisye Sinaulan</w:t>
      </w:r>
      <w:r w:rsidRPr="00DD10B0">
        <w:rPr>
          <w:b/>
          <w:color w:val="000000"/>
          <w:vertAlign w:val="superscript"/>
        </w:rPr>
        <w:t>1</w:t>
      </w:r>
      <w:r>
        <w:rPr>
          <w:b/>
          <w:color w:val="000000"/>
          <w:vertAlign w:val="superscript"/>
          <w:lang w:val="en-US"/>
        </w:rPr>
        <w:t>*</w:t>
      </w:r>
      <w:r w:rsidRPr="00DD10B0">
        <w:rPr>
          <w:b/>
          <w:color w:val="000000"/>
        </w:rPr>
        <w:t>, Alfira Dareho</w:t>
      </w:r>
      <w:r w:rsidRPr="00DD10B0">
        <w:rPr>
          <w:b/>
          <w:color w:val="000000"/>
          <w:vertAlign w:val="superscript"/>
        </w:rPr>
        <w:t>2</w:t>
      </w:r>
      <w:r w:rsidRPr="00DD10B0">
        <w:rPr>
          <w:b/>
          <w:color w:val="000000"/>
        </w:rPr>
        <w:t>, Chevalir Runtu</w:t>
      </w:r>
      <w:r w:rsidRPr="00DD10B0">
        <w:rPr>
          <w:b/>
          <w:color w:val="000000"/>
          <w:vertAlign w:val="superscript"/>
        </w:rPr>
        <w:t>3</w:t>
      </w:r>
      <w:r w:rsidRPr="00DD10B0">
        <w:rPr>
          <w:b/>
          <w:color w:val="000000"/>
        </w:rPr>
        <w:t>, Gelegar Runtuwene</w:t>
      </w:r>
      <w:r w:rsidRPr="00DD10B0">
        <w:rPr>
          <w:b/>
          <w:color w:val="000000"/>
          <w:vertAlign w:val="superscript"/>
        </w:rPr>
        <w:t>4</w:t>
      </w:r>
      <w:r w:rsidRPr="00DD10B0">
        <w:rPr>
          <w:b/>
          <w:color w:val="000000"/>
        </w:rPr>
        <w:t>, Videl Loway</w:t>
      </w:r>
      <w:r w:rsidRPr="00DD10B0">
        <w:rPr>
          <w:b/>
          <w:color w:val="000000"/>
          <w:vertAlign w:val="superscript"/>
        </w:rPr>
        <w:t>5</w:t>
      </w:r>
      <w:r w:rsidR="009911A6" w:rsidRPr="009911A6">
        <w:rPr>
          <w:b/>
          <w:lang w:val="en-US"/>
        </w:rPr>
        <w:t xml:space="preserve">    </w:t>
      </w:r>
      <w:r w:rsidR="002D5E6F" w:rsidRPr="002D5E6F">
        <w:rPr>
          <w:b/>
          <w:lang w:val="en-US"/>
        </w:rPr>
        <w:t xml:space="preserve"> </w:t>
      </w:r>
    </w:p>
    <w:p w:rsidR="00A917D8" w:rsidRDefault="00D60E09" w:rsidP="00C61493">
      <w:pPr>
        <w:pStyle w:val="JRPMAuthor-Afiliation"/>
        <w:jc w:val="both"/>
        <w:rPr>
          <w:color w:val="000000"/>
          <w:sz w:val="20"/>
          <w:szCs w:val="20"/>
          <w:lang w:val="en-US" w:eastAsia="zh-CN"/>
        </w:rPr>
      </w:pPr>
      <w:r w:rsidRPr="00D60E09">
        <w:rPr>
          <w:color w:val="000000"/>
          <w:sz w:val="20"/>
          <w:szCs w:val="20"/>
          <w:vertAlign w:val="superscript"/>
          <w:lang w:val="en-US" w:eastAsia="zh-CN"/>
        </w:rPr>
        <w:t>1,2</w:t>
      </w:r>
      <w:r w:rsidR="007E0E1F">
        <w:rPr>
          <w:color w:val="000000"/>
          <w:sz w:val="20"/>
          <w:szCs w:val="20"/>
          <w:vertAlign w:val="superscript"/>
          <w:lang w:val="en-US" w:eastAsia="zh-CN"/>
        </w:rPr>
        <w:t>,3,4,5</w:t>
      </w:r>
      <w:r w:rsidR="007E0E1F" w:rsidRPr="007E0E1F">
        <w:rPr>
          <w:color w:val="000000"/>
          <w:sz w:val="20"/>
          <w:szCs w:val="20"/>
          <w:lang w:val="en-US" w:eastAsia="zh-CN"/>
        </w:rPr>
        <w:t xml:space="preserve">Program </w:t>
      </w:r>
      <w:proofErr w:type="spellStart"/>
      <w:r w:rsidR="007E0E1F" w:rsidRPr="007E0E1F">
        <w:rPr>
          <w:color w:val="000000"/>
          <w:sz w:val="20"/>
          <w:szCs w:val="20"/>
          <w:lang w:val="en-US" w:eastAsia="zh-CN"/>
        </w:rPr>
        <w:t>Studi</w:t>
      </w:r>
      <w:proofErr w:type="spellEnd"/>
      <w:r w:rsidR="007E0E1F" w:rsidRPr="007E0E1F">
        <w:rPr>
          <w:color w:val="000000"/>
          <w:sz w:val="20"/>
          <w:szCs w:val="20"/>
          <w:lang w:val="en-US" w:eastAsia="zh-CN"/>
        </w:rPr>
        <w:t xml:space="preserve"> </w:t>
      </w:r>
      <w:proofErr w:type="spellStart"/>
      <w:r w:rsidR="007E0E1F" w:rsidRPr="007E0E1F">
        <w:rPr>
          <w:color w:val="000000"/>
          <w:sz w:val="20"/>
          <w:szCs w:val="20"/>
          <w:lang w:val="en-US" w:eastAsia="zh-CN"/>
        </w:rPr>
        <w:t>Psikologi</w:t>
      </w:r>
      <w:proofErr w:type="spellEnd"/>
      <w:r w:rsidR="007E0E1F" w:rsidRPr="007E0E1F">
        <w:rPr>
          <w:color w:val="000000"/>
          <w:sz w:val="20"/>
          <w:szCs w:val="20"/>
          <w:lang w:val="en-US" w:eastAsia="zh-CN"/>
        </w:rPr>
        <w:t xml:space="preserve">, </w:t>
      </w:r>
      <w:proofErr w:type="spellStart"/>
      <w:r w:rsidR="007E0E1F" w:rsidRPr="007E0E1F">
        <w:rPr>
          <w:color w:val="000000"/>
          <w:sz w:val="20"/>
          <w:szCs w:val="20"/>
          <w:lang w:val="en-US" w:eastAsia="zh-CN"/>
        </w:rPr>
        <w:t>Fakultas</w:t>
      </w:r>
      <w:proofErr w:type="spellEnd"/>
      <w:r w:rsidR="007E0E1F" w:rsidRPr="007E0E1F">
        <w:rPr>
          <w:color w:val="000000"/>
          <w:sz w:val="20"/>
          <w:szCs w:val="20"/>
          <w:lang w:val="en-US" w:eastAsia="zh-CN"/>
        </w:rPr>
        <w:t xml:space="preserve"> </w:t>
      </w:r>
      <w:proofErr w:type="spellStart"/>
      <w:r w:rsidR="007E0E1F" w:rsidRPr="007E0E1F">
        <w:rPr>
          <w:color w:val="000000"/>
          <w:sz w:val="20"/>
          <w:szCs w:val="20"/>
          <w:lang w:val="en-US" w:eastAsia="zh-CN"/>
        </w:rPr>
        <w:t>Ilmu</w:t>
      </w:r>
      <w:proofErr w:type="spellEnd"/>
      <w:r w:rsidR="007E0E1F" w:rsidRPr="007E0E1F">
        <w:rPr>
          <w:color w:val="000000"/>
          <w:sz w:val="20"/>
          <w:szCs w:val="20"/>
          <w:lang w:val="en-US" w:eastAsia="zh-CN"/>
        </w:rPr>
        <w:t xml:space="preserve"> </w:t>
      </w:r>
      <w:proofErr w:type="spellStart"/>
      <w:r w:rsidR="007E0E1F" w:rsidRPr="007E0E1F">
        <w:rPr>
          <w:color w:val="000000"/>
          <w:sz w:val="20"/>
          <w:szCs w:val="20"/>
          <w:lang w:val="en-US" w:eastAsia="zh-CN"/>
        </w:rPr>
        <w:t>Pendidikan</w:t>
      </w:r>
      <w:proofErr w:type="spellEnd"/>
      <w:r w:rsidR="007E0E1F" w:rsidRPr="007E0E1F">
        <w:rPr>
          <w:color w:val="000000"/>
          <w:sz w:val="20"/>
          <w:szCs w:val="20"/>
          <w:lang w:val="en-US" w:eastAsia="zh-CN"/>
        </w:rPr>
        <w:t xml:space="preserve"> </w:t>
      </w:r>
      <w:proofErr w:type="spellStart"/>
      <w:r w:rsidR="007E0E1F" w:rsidRPr="007E0E1F">
        <w:rPr>
          <w:color w:val="000000"/>
          <w:sz w:val="20"/>
          <w:szCs w:val="20"/>
          <w:lang w:val="en-US" w:eastAsia="zh-CN"/>
        </w:rPr>
        <w:t>dan</w:t>
      </w:r>
      <w:proofErr w:type="spellEnd"/>
      <w:r w:rsidR="007E0E1F" w:rsidRPr="007E0E1F">
        <w:rPr>
          <w:color w:val="000000"/>
          <w:sz w:val="20"/>
          <w:szCs w:val="20"/>
          <w:lang w:val="en-US" w:eastAsia="zh-CN"/>
        </w:rPr>
        <w:t xml:space="preserve"> </w:t>
      </w:r>
      <w:proofErr w:type="spellStart"/>
      <w:r w:rsidR="007E0E1F" w:rsidRPr="007E0E1F">
        <w:rPr>
          <w:color w:val="000000"/>
          <w:sz w:val="20"/>
          <w:szCs w:val="20"/>
          <w:lang w:val="en-US" w:eastAsia="zh-CN"/>
        </w:rPr>
        <w:t>Psikologi</w:t>
      </w:r>
      <w:proofErr w:type="spellEnd"/>
      <w:r w:rsidR="007E0E1F" w:rsidRPr="007E0E1F">
        <w:rPr>
          <w:color w:val="000000"/>
          <w:sz w:val="20"/>
          <w:szCs w:val="20"/>
          <w:lang w:val="en-US" w:eastAsia="zh-CN"/>
        </w:rPr>
        <w:t xml:space="preserve">, </w:t>
      </w:r>
      <w:proofErr w:type="spellStart"/>
      <w:r w:rsidR="007E0E1F" w:rsidRPr="007E0E1F">
        <w:rPr>
          <w:color w:val="000000"/>
          <w:sz w:val="20"/>
          <w:szCs w:val="20"/>
          <w:lang w:val="en-US" w:eastAsia="zh-CN"/>
        </w:rPr>
        <w:t>Universitas</w:t>
      </w:r>
      <w:proofErr w:type="spellEnd"/>
      <w:r w:rsidR="007E0E1F" w:rsidRPr="007E0E1F">
        <w:rPr>
          <w:color w:val="000000"/>
          <w:sz w:val="20"/>
          <w:szCs w:val="20"/>
          <w:lang w:val="en-US" w:eastAsia="zh-CN"/>
        </w:rPr>
        <w:t xml:space="preserve"> </w:t>
      </w:r>
      <w:proofErr w:type="spellStart"/>
      <w:r w:rsidR="007E0E1F" w:rsidRPr="007E0E1F">
        <w:rPr>
          <w:color w:val="000000"/>
          <w:sz w:val="20"/>
          <w:szCs w:val="20"/>
          <w:lang w:val="en-US" w:eastAsia="zh-CN"/>
        </w:rPr>
        <w:t>Negeri</w:t>
      </w:r>
      <w:proofErr w:type="spellEnd"/>
      <w:r w:rsidR="007E0E1F" w:rsidRPr="007E0E1F">
        <w:rPr>
          <w:color w:val="000000"/>
          <w:sz w:val="20"/>
          <w:szCs w:val="20"/>
          <w:lang w:val="en-US" w:eastAsia="zh-CN"/>
        </w:rPr>
        <w:t xml:space="preserve"> Manado</w:t>
      </w:r>
      <w:r w:rsidR="00930AAB">
        <w:rPr>
          <w:color w:val="000000"/>
          <w:sz w:val="20"/>
          <w:szCs w:val="20"/>
          <w:lang w:val="en-US" w:eastAsia="zh-CN"/>
        </w:rPr>
        <w:t>,</w:t>
      </w:r>
      <w:r w:rsidR="007E0E1F" w:rsidRPr="007E0E1F">
        <w:rPr>
          <w:color w:val="000000"/>
          <w:sz w:val="20"/>
          <w:szCs w:val="20"/>
          <w:lang w:val="en-US" w:eastAsia="zh-CN"/>
        </w:rPr>
        <w:t xml:space="preserve"> </w:t>
      </w:r>
      <w:proofErr w:type="spellStart"/>
      <w:r w:rsidR="007E0E1F" w:rsidRPr="007E0E1F">
        <w:rPr>
          <w:color w:val="000000"/>
          <w:sz w:val="20"/>
          <w:szCs w:val="20"/>
          <w:lang w:val="en-US" w:eastAsia="zh-CN"/>
        </w:rPr>
        <w:t>Jln.Kampus</w:t>
      </w:r>
      <w:proofErr w:type="spellEnd"/>
      <w:r w:rsidR="007E0E1F" w:rsidRPr="007E0E1F">
        <w:rPr>
          <w:color w:val="000000"/>
          <w:sz w:val="20"/>
          <w:szCs w:val="20"/>
          <w:lang w:val="en-US" w:eastAsia="zh-CN"/>
        </w:rPr>
        <w:t xml:space="preserve">, </w:t>
      </w:r>
      <w:proofErr w:type="spellStart"/>
      <w:r w:rsidR="007E0E1F" w:rsidRPr="007E0E1F">
        <w:rPr>
          <w:color w:val="000000"/>
          <w:sz w:val="20"/>
          <w:szCs w:val="20"/>
          <w:lang w:val="en-US" w:eastAsia="zh-CN"/>
        </w:rPr>
        <w:t>Kelurahan</w:t>
      </w:r>
      <w:proofErr w:type="spellEnd"/>
      <w:r w:rsidR="007E0E1F" w:rsidRPr="007E0E1F">
        <w:rPr>
          <w:color w:val="000000"/>
          <w:sz w:val="20"/>
          <w:szCs w:val="20"/>
          <w:lang w:val="en-US" w:eastAsia="zh-CN"/>
        </w:rPr>
        <w:t xml:space="preserve"> </w:t>
      </w:r>
      <w:proofErr w:type="spellStart"/>
      <w:r w:rsidR="007E0E1F" w:rsidRPr="007E0E1F">
        <w:rPr>
          <w:color w:val="000000"/>
          <w:sz w:val="20"/>
          <w:szCs w:val="20"/>
          <w:lang w:val="en-US" w:eastAsia="zh-CN"/>
        </w:rPr>
        <w:t>Maesa</w:t>
      </w:r>
      <w:proofErr w:type="spellEnd"/>
      <w:r w:rsidR="007E0E1F" w:rsidRPr="007E0E1F">
        <w:rPr>
          <w:color w:val="000000"/>
          <w:sz w:val="20"/>
          <w:szCs w:val="20"/>
          <w:lang w:val="en-US" w:eastAsia="zh-CN"/>
        </w:rPr>
        <w:t xml:space="preserve"> UNIMA, </w:t>
      </w:r>
      <w:proofErr w:type="spellStart"/>
      <w:r w:rsidR="007E0E1F" w:rsidRPr="007E0E1F">
        <w:rPr>
          <w:color w:val="000000"/>
          <w:sz w:val="20"/>
          <w:szCs w:val="20"/>
          <w:lang w:val="en-US" w:eastAsia="zh-CN"/>
        </w:rPr>
        <w:t>Kec</w:t>
      </w:r>
      <w:proofErr w:type="spellEnd"/>
      <w:r w:rsidR="007E0E1F" w:rsidRPr="007E0E1F">
        <w:rPr>
          <w:color w:val="000000"/>
          <w:sz w:val="20"/>
          <w:szCs w:val="20"/>
          <w:lang w:val="en-US" w:eastAsia="zh-CN"/>
        </w:rPr>
        <w:t xml:space="preserve">. </w:t>
      </w:r>
      <w:proofErr w:type="spellStart"/>
      <w:r w:rsidR="007E0E1F" w:rsidRPr="007E0E1F">
        <w:rPr>
          <w:color w:val="000000"/>
          <w:sz w:val="20"/>
          <w:szCs w:val="20"/>
          <w:lang w:val="en-US" w:eastAsia="zh-CN"/>
        </w:rPr>
        <w:t>Tondano</w:t>
      </w:r>
      <w:proofErr w:type="spellEnd"/>
      <w:r w:rsidR="007E0E1F" w:rsidRPr="007E0E1F">
        <w:rPr>
          <w:color w:val="000000"/>
          <w:sz w:val="20"/>
          <w:szCs w:val="20"/>
          <w:lang w:val="en-US" w:eastAsia="zh-CN"/>
        </w:rPr>
        <w:t xml:space="preserve"> Selatan, </w:t>
      </w:r>
      <w:proofErr w:type="spellStart"/>
      <w:r w:rsidR="007E0E1F" w:rsidRPr="007E0E1F">
        <w:rPr>
          <w:color w:val="000000"/>
          <w:sz w:val="20"/>
          <w:szCs w:val="20"/>
          <w:lang w:val="en-US" w:eastAsia="zh-CN"/>
        </w:rPr>
        <w:t>Kab.Minahasa</w:t>
      </w:r>
      <w:proofErr w:type="spellEnd"/>
      <w:r w:rsidR="007E0E1F" w:rsidRPr="007E0E1F">
        <w:rPr>
          <w:color w:val="000000"/>
          <w:sz w:val="20"/>
          <w:szCs w:val="20"/>
          <w:lang w:val="en-US" w:eastAsia="zh-CN"/>
        </w:rPr>
        <w:t>, Sulawesi Utara</w:t>
      </w:r>
      <w:r w:rsidR="009D1FE8">
        <w:rPr>
          <w:color w:val="000000"/>
          <w:sz w:val="20"/>
          <w:szCs w:val="20"/>
          <w:lang w:val="en-US" w:eastAsia="zh-CN"/>
        </w:rPr>
        <w:t xml:space="preserve"> </w:t>
      </w:r>
    </w:p>
    <w:p w:rsidR="00C61493" w:rsidRPr="00D76712" w:rsidRDefault="005F3205" w:rsidP="00C61493">
      <w:pPr>
        <w:pStyle w:val="JRPMAuthor-Afiliation"/>
        <w:jc w:val="both"/>
        <w:rPr>
          <w:rFonts w:eastAsia="Calibri"/>
          <w:bCs w:val="0"/>
          <w:sz w:val="20"/>
        </w:rPr>
      </w:pPr>
      <w:r w:rsidRPr="00FE04D0">
        <w:rPr>
          <w:iCs/>
          <w:noProof/>
          <w:color w:val="000000" w:themeColor="text1"/>
          <w:sz w:val="20"/>
          <w:lang w:val="en-US" w:eastAsia="zh-CN"/>
        </w:rPr>
        <w:t xml:space="preserve">E-mail: </w:t>
      </w:r>
      <w:r w:rsidR="00C87E28" w:rsidRPr="00C87E28">
        <w:rPr>
          <w:rFonts w:eastAsia="Calibri"/>
          <w:bCs w:val="0"/>
          <w:sz w:val="20"/>
        </w:rPr>
        <w:t>novalisye14@gmail.com</w:t>
      </w:r>
    </w:p>
    <w:p w:rsidR="00A52E3D" w:rsidRPr="005B0674" w:rsidRDefault="00A52E3D" w:rsidP="00C61493">
      <w:pPr>
        <w:pStyle w:val="JRPMAuthor-Afiliation"/>
        <w:jc w:val="both"/>
        <w:rPr>
          <w:color w:val="000000"/>
          <w:sz w:val="20"/>
          <w:szCs w:val="20"/>
          <w:lang w:val="en-US"/>
        </w:rPr>
      </w:pPr>
      <w:r>
        <w:rPr>
          <w:color w:val="000000"/>
          <w:sz w:val="20"/>
          <w:szCs w:val="20"/>
        </w:rPr>
        <w:t>* Corresponding Author</w:t>
      </w:r>
      <w:r w:rsidR="005201F7">
        <w:rPr>
          <w:color w:val="000000"/>
          <w:sz w:val="20"/>
          <w:szCs w:val="20"/>
          <w:lang w:val="en-US"/>
        </w:rPr>
        <w:t xml:space="preserve"> </w:t>
      </w:r>
      <w:r w:rsidR="005B0674">
        <w:rPr>
          <w:color w:val="000000"/>
          <w:sz w:val="20"/>
          <w:szCs w:val="20"/>
          <w:lang w:val="en-US"/>
        </w:rPr>
        <w:t xml:space="preserve"> </w:t>
      </w:r>
    </w:p>
    <w:p w:rsidR="005F3205" w:rsidRPr="00B73A24" w:rsidRDefault="005F3205" w:rsidP="007E58CD">
      <w:pPr>
        <w:pBdr>
          <w:top w:val="nil"/>
          <w:left w:val="nil"/>
          <w:bottom w:val="nil"/>
          <w:right w:val="nil"/>
          <w:between w:val="nil"/>
        </w:pBdr>
        <w:spacing w:after="0" w:line="240" w:lineRule="auto"/>
        <w:jc w:val="both"/>
        <w:rPr>
          <w:rFonts w:ascii="Times New Roman" w:hAnsi="Times New Roman" w:cs="Times New Roman"/>
          <w:color w:val="0000FF"/>
          <w:sz w:val="20"/>
          <w:lang w:val="en-US"/>
        </w:rPr>
      </w:pPr>
      <w:r w:rsidRPr="00B73A24">
        <w:rPr>
          <w:rFonts w:ascii="Times New Roman" w:hAnsi="Times New Roman" w:cs="Times New Roman"/>
          <w:noProof/>
          <w:lang w:val="en-US"/>
        </w:rPr>
        <w:drawing>
          <wp:inline distT="0" distB="0" distL="0" distR="0" wp14:anchorId="3CAB9B6D" wp14:editId="1E76815C">
            <wp:extent cx="180975" cy="180975"/>
            <wp:effectExtent l="0" t="0" r="9525" b="9525"/>
            <wp:docPr id="1" name="Picture 1" descr="https://journal.uny.ac.id/public/site/images/icons/icon-do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png" descr="https://journal.uny.ac.id/public/site/images/icons/icon-doi.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r w:rsidRPr="00B73A24">
        <w:rPr>
          <w:rFonts w:ascii="Times New Roman" w:hAnsi="Times New Roman" w:cs="Times New Roman"/>
          <w:color w:val="0000FF"/>
          <w:sz w:val="20"/>
          <w:highlight w:val="white"/>
          <w:u w:val="single"/>
        </w:rPr>
        <w:t>ht</w:t>
      </w:r>
      <w:r w:rsidR="007E2645">
        <w:rPr>
          <w:rFonts w:ascii="Times New Roman" w:hAnsi="Times New Roman" w:cs="Times New Roman"/>
          <w:color w:val="0000FF"/>
          <w:sz w:val="20"/>
          <w:highlight w:val="white"/>
          <w:u w:val="single"/>
        </w:rPr>
        <w:t>tps://doi.org/10.31004/jerkin.v4i1</w:t>
      </w:r>
      <w:r w:rsidRPr="00B73A24">
        <w:rPr>
          <w:rFonts w:ascii="Times New Roman" w:hAnsi="Times New Roman" w:cs="Times New Roman"/>
          <w:color w:val="0000FF"/>
          <w:sz w:val="20"/>
          <w:highlight w:val="white"/>
          <w:u w:val="single"/>
        </w:rPr>
        <w:t>.</w:t>
      </w:r>
      <w:r w:rsidR="001E044B">
        <w:rPr>
          <w:rFonts w:ascii="Times New Roman" w:hAnsi="Times New Roman" w:cs="Times New Roman"/>
          <w:color w:val="0000FF"/>
          <w:sz w:val="20"/>
          <w:u w:val="single"/>
          <w:lang w:val="en-US"/>
        </w:rPr>
        <w:t>1790</w:t>
      </w:r>
    </w:p>
    <w:tbl>
      <w:tblPr>
        <w:tblW w:w="9062" w:type="dxa"/>
        <w:tblInd w:w="-108" w:type="dxa"/>
        <w:tblBorders>
          <w:top w:val="single" w:sz="4" w:space="0" w:color="000000"/>
          <w:left w:val="nil"/>
          <w:bottom w:val="nil"/>
          <w:right w:val="nil"/>
          <w:insideH w:val="nil"/>
          <w:insideV w:val="nil"/>
        </w:tblBorders>
        <w:tblLayout w:type="fixed"/>
        <w:tblLook w:val="0400" w:firstRow="0" w:lastRow="0" w:firstColumn="0" w:lastColumn="0" w:noHBand="0" w:noVBand="1"/>
      </w:tblPr>
      <w:tblGrid>
        <w:gridCol w:w="2547"/>
        <w:gridCol w:w="6515"/>
      </w:tblGrid>
      <w:tr w:rsidR="005F3205" w:rsidRPr="004B685B" w:rsidTr="00E34E64">
        <w:tc>
          <w:tcPr>
            <w:tcW w:w="2547" w:type="dxa"/>
            <w:tcBorders>
              <w:top w:val="single" w:sz="12" w:space="0" w:color="9BBB59"/>
              <w:bottom w:val="single" w:sz="12" w:space="0" w:color="9BBB59"/>
            </w:tcBorders>
          </w:tcPr>
          <w:p w:rsidR="005F3205" w:rsidRPr="004B685B" w:rsidRDefault="005F3205" w:rsidP="00E34E64">
            <w:pPr>
              <w:pBdr>
                <w:top w:val="nil"/>
                <w:left w:val="nil"/>
                <w:bottom w:val="nil"/>
                <w:right w:val="nil"/>
                <w:between w:val="nil"/>
              </w:pBdr>
              <w:spacing w:before="120" w:after="120" w:line="240" w:lineRule="auto"/>
              <w:rPr>
                <w:rFonts w:ascii="Times New Roman" w:eastAsia="Times New Roman" w:hAnsi="Times New Roman" w:cs="Times New Roman"/>
                <w:b/>
                <w:sz w:val="20"/>
                <w:szCs w:val="20"/>
              </w:rPr>
            </w:pPr>
            <w:r w:rsidRPr="004B685B">
              <w:rPr>
                <w:rFonts w:ascii="Times New Roman" w:eastAsia="Times New Roman" w:hAnsi="Times New Roman" w:cs="Times New Roman"/>
                <w:b/>
                <w:color w:val="000000"/>
                <w:sz w:val="20"/>
                <w:szCs w:val="20"/>
              </w:rPr>
              <w:t>ARTICLE INFO</w:t>
            </w:r>
          </w:p>
        </w:tc>
        <w:tc>
          <w:tcPr>
            <w:tcW w:w="6515" w:type="dxa"/>
            <w:tcBorders>
              <w:top w:val="single" w:sz="12" w:space="0" w:color="9BBB59"/>
              <w:bottom w:val="single" w:sz="12" w:space="0" w:color="9BBB59"/>
            </w:tcBorders>
          </w:tcPr>
          <w:p w:rsidR="005F3205" w:rsidRPr="004B685B" w:rsidRDefault="005F3205" w:rsidP="00E34E64">
            <w:pPr>
              <w:pBdr>
                <w:top w:val="nil"/>
                <w:left w:val="nil"/>
                <w:bottom w:val="nil"/>
                <w:right w:val="nil"/>
                <w:between w:val="nil"/>
              </w:pBdr>
              <w:spacing w:before="120" w:after="120" w:line="240" w:lineRule="auto"/>
              <w:rPr>
                <w:rFonts w:ascii="Times New Roman" w:eastAsia="Times New Roman" w:hAnsi="Times New Roman" w:cs="Times New Roman"/>
                <w:b/>
                <w:sz w:val="20"/>
                <w:szCs w:val="20"/>
              </w:rPr>
            </w:pPr>
            <w:r w:rsidRPr="004B685B">
              <w:rPr>
                <w:rFonts w:ascii="Times New Roman" w:eastAsia="Times New Roman" w:hAnsi="Times New Roman" w:cs="Times New Roman"/>
                <w:b/>
                <w:color w:val="000000"/>
                <w:sz w:val="20"/>
                <w:szCs w:val="20"/>
              </w:rPr>
              <w:t>ABSTRACT</w:t>
            </w:r>
          </w:p>
        </w:tc>
      </w:tr>
      <w:tr w:rsidR="00E657F7" w:rsidRPr="004B685B" w:rsidTr="00E34E64">
        <w:trPr>
          <w:trHeight w:val="628"/>
        </w:trPr>
        <w:tc>
          <w:tcPr>
            <w:tcW w:w="2547" w:type="dxa"/>
            <w:vMerge w:val="restart"/>
            <w:tcBorders>
              <w:top w:val="single" w:sz="12" w:space="0" w:color="9BBB59"/>
            </w:tcBorders>
          </w:tcPr>
          <w:p w:rsidR="00E657F7" w:rsidRPr="00BB4951" w:rsidRDefault="00E657F7" w:rsidP="00E657F7">
            <w:pPr>
              <w:pBdr>
                <w:top w:val="nil"/>
                <w:left w:val="nil"/>
                <w:bottom w:val="nil"/>
                <w:right w:val="nil"/>
                <w:between w:val="nil"/>
              </w:pBdr>
              <w:spacing w:after="0" w:line="240" w:lineRule="auto"/>
              <w:rPr>
                <w:rFonts w:ascii="Times New Roman" w:eastAsia="Times New Roman" w:hAnsi="Times New Roman" w:cs="Times New Roman"/>
                <w:b/>
                <w:sz w:val="20"/>
                <w:szCs w:val="20"/>
                <w:lang w:val="en-US"/>
              </w:rPr>
            </w:pPr>
            <w:r w:rsidRPr="004B685B">
              <w:rPr>
                <w:rFonts w:ascii="Times New Roman" w:eastAsia="Times New Roman" w:hAnsi="Times New Roman" w:cs="Times New Roman"/>
                <w:b/>
                <w:color w:val="000000"/>
                <w:sz w:val="20"/>
                <w:szCs w:val="20"/>
              </w:rPr>
              <w:t>Article history</w:t>
            </w:r>
            <w:r w:rsidR="00BB4951">
              <w:rPr>
                <w:rFonts w:ascii="Times New Roman" w:eastAsia="Times New Roman" w:hAnsi="Times New Roman" w:cs="Times New Roman"/>
                <w:b/>
                <w:color w:val="000000"/>
                <w:sz w:val="20"/>
                <w:szCs w:val="20"/>
                <w:lang w:val="en-US"/>
              </w:rPr>
              <w:t xml:space="preserve"> </w:t>
            </w:r>
          </w:p>
          <w:p w:rsidR="00E657F7" w:rsidRPr="004B685B" w:rsidRDefault="00177B2B" w:rsidP="00E657F7">
            <w:pPr>
              <w:pBdr>
                <w:top w:val="nil"/>
                <w:left w:val="nil"/>
                <w:bottom w:val="nil"/>
                <w:right w:val="nil"/>
                <w:between w:val="nil"/>
              </w:pBdr>
              <w:spacing w:after="0" w:line="240" w:lineRule="auto"/>
              <w:rPr>
                <w:rFonts w:ascii="Times New Roman" w:eastAsia="Times New Roman" w:hAnsi="Times New Roman" w:cs="Times New Roman"/>
                <w:i/>
                <w:sz w:val="20"/>
                <w:szCs w:val="20"/>
              </w:rPr>
            </w:pPr>
            <w:r>
              <w:rPr>
                <w:rFonts w:ascii="Times New Roman" w:eastAsia="Times New Roman" w:hAnsi="Times New Roman" w:cs="Times New Roman"/>
                <w:i/>
                <w:color w:val="000000"/>
                <w:sz w:val="20"/>
                <w:szCs w:val="20"/>
              </w:rPr>
              <w:t>Received: 27</w:t>
            </w:r>
            <w:r w:rsidR="00E657F7" w:rsidRPr="004B685B">
              <w:rPr>
                <w:rFonts w:ascii="Times New Roman" w:eastAsia="Times New Roman" w:hAnsi="Times New Roman" w:cs="Times New Roman"/>
                <w:i/>
                <w:color w:val="000000"/>
                <w:sz w:val="20"/>
                <w:szCs w:val="20"/>
              </w:rPr>
              <w:t xml:space="preserve"> </w:t>
            </w:r>
            <w:r>
              <w:rPr>
                <w:rFonts w:ascii="Times New Roman" w:eastAsia="Times New Roman" w:hAnsi="Times New Roman" w:cs="Times New Roman"/>
                <w:i/>
                <w:color w:val="000000"/>
                <w:sz w:val="20"/>
                <w:szCs w:val="20"/>
                <w:lang w:val="en-US"/>
              </w:rPr>
              <w:t>May</w:t>
            </w:r>
            <w:r w:rsidR="00E657F7" w:rsidRPr="004B685B">
              <w:rPr>
                <w:rFonts w:ascii="Times New Roman" w:eastAsia="Times New Roman" w:hAnsi="Times New Roman" w:cs="Times New Roman"/>
                <w:i/>
                <w:color w:val="000000"/>
                <w:sz w:val="20"/>
                <w:szCs w:val="20"/>
              </w:rPr>
              <w:t xml:space="preserve"> 2025</w:t>
            </w:r>
          </w:p>
          <w:p w:rsidR="00E657F7" w:rsidRPr="004B685B" w:rsidRDefault="00545B79" w:rsidP="00E657F7">
            <w:pPr>
              <w:pBdr>
                <w:top w:val="nil"/>
                <w:left w:val="nil"/>
                <w:bottom w:val="nil"/>
                <w:right w:val="nil"/>
                <w:between w:val="nil"/>
              </w:pBdr>
              <w:spacing w:after="0" w:line="240" w:lineRule="auto"/>
              <w:rPr>
                <w:rFonts w:ascii="Times New Roman" w:eastAsia="Times New Roman" w:hAnsi="Times New Roman" w:cs="Times New Roman"/>
                <w:i/>
                <w:sz w:val="20"/>
                <w:szCs w:val="20"/>
              </w:rPr>
            </w:pPr>
            <w:r>
              <w:rPr>
                <w:rFonts w:ascii="Times New Roman" w:eastAsia="Times New Roman" w:hAnsi="Times New Roman" w:cs="Times New Roman"/>
                <w:i/>
                <w:color w:val="000000"/>
                <w:sz w:val="20"/>
                <w:szCs w:val="20"/>
              </w:rPr>
              <w:t>Revised: 05</w:t>
            </w:r>
            <w:r w:rsidR="00E657F7" w:rsidRPr="004B685B">
              <w:rPr>
                <w:rFonts w:ascii="Times New Roman" w:eastAsia="Times New Roman" w:hAnsi="Times New Roman" w:cs="Times New Roman"/>
                <w:i/>
                <w:color w:val="000000"/>
                <w:sz w:val="20"/>
                <w:szCs w:val="20"/>
              </w:rPr>
              <w:t xml:space="preserve"> </w:t>
            </w:r>
            <w:r>
              <w:rPr>
                <w:rFonts w:ascii="Times New Roman" w:eastAsia="Times New Roman" w:hAnsi="Times New Roman" w:cs="Times New Roman"/>
                <w:i/>
                <w:color w:val="000000"/>
                <w:sz w:val="20"/>
                <w:szCs w:val="20"/>
                <w:lang w:val="en-US"/>
              </w:rPr>
              <w:t>July</w:t>
            </w:r>
            <w:r w:rsidR="00E657F7" w:rsidRPr="004B685B">
              <w:rPr>
                <w:rFonts w:ascii="Times New Roman" w:eastAsia="Times New Roman" w:hAnsi="Times New Roman" w:cs="Times New Roman"/>
                <w:i/>
                <w:color w:val="000000"/>
                <w:sz w:val="20"/>
                <w:szCs w:val="20"/>
              </w:rPr>
              <w:t xml:space="preserve"> 2025</w:t>
            </w:r>
          </w:p>
          <w:p w:rsidR="00E657F7" w:rsidRPr="00FD003B" w:rsidRDefault="00E657F7" w:rsidP="00E657F7">
            <w:pPr>
              <w:pBdr>
                <w:top w:val="nil"/>
                <w:left w:val="nil"/>
                <w:bottom w:val="nil"/>
                <w:right w:val="nil"/>
                <w:between w:val="nil"/>
              </w:pBdr>
              <w:spacing w:after="0" w:line="240" w:lineRule="auto"/>
              <w:rPr>
                <w:rFonts w:ascii="Times New Roman" w:eastAsia="Times New Roman" w:hAnsi="Times New Roman" w:cs="Times New Roman"/>
                <w:i/>
                <w:color w:val="000000"/>
                <w:sz w:val="20"/>
                <w:szCs w:val="20"/>
                <w:lang w:val="en-US"/>
              </w:rPr>
            </w:pPr>
            <w:r>
              <w:rPr>
                <w:rFonts w:ascii="Times New Roman" w:eastAsia="Times New Roman" w:hAnsi="Times New Roman" w:cs="Times New Roman"/>
                <w:i/>
                <w:color w:val="000000"/>
                <w:sz w:val="20"/>
                <w:szCs w:val="20"/>
              </w:rPr>
              <w:t xml:space="preserve">Accepted: </w:t>
            </w:r>
            <w:r w:rsidR="00F04431">
              <w:rPr>
                <w:rFonts w:ascii="Times New Roman" w:eastAsia="Times New Roman" w:hAnsi="Times New Roman" w:cs="Times New Roman"/>
                <w:i/>
                <w:color w:val="000000"/>
                <w:sz w:val="20"/>
                <w:szCs w:val="20"/>
                <w:lang w:val="en-US"/>
              </w:rPr>
              <w:t>17</w:t>
            </w:r>
            <w:r w:rsidR="007B7E84">
              <w:rPr>
                <w:rFonts w:ascii="Times New Roman" w:eastAsia="Times New Roman" w:hAnsi="Times New Roman" w:cs="Times New Roman"/>
                <w:i/>
                <w:color w:val="000000"/>
                <w:sz w:val="20"/>
                <w:szCs w:val="20"/>
                <w:lang w:val="en-US"/>
              </w:rPr>
              <w:t xml:space="preserve"> </w:t>
            </w:r>
            <w:r w:rsidR="00904F02">
              <w:rPr>
                <w:rFonts w:ascii="Times New Roman" w:eastAsia="Times New Roman" w:hAnsi="Times New Roman" w:cs="Times New Roman"/>
                <w:i/>
                <w:color w:val="000000"/>
                <w:sz w:val="20"/>
                <w:szCs w:val="20"/>
                <w:lang w:val="en-US"/>
              </w:rPr>
              <w:t>July</w:t>
            </w:r>
            <w:r w:rsidRPr="004B685B">
              <w:rPr>
                <w:rFonts w:ascii="Times New Roman" w:eastAsia="Times New Roman" w:hAnsi="Times New Roman" w:cs="Times New Roman"/>
                <w:i/>
                <w:color w:val="000000"/>
                <w:sz w:val="20"/>
                <w:szCs w:val="20"/>
              </w:rPr>
              <w:t xml:space="preserve"> 2025</w:t>
            </w:r>
            <w:r>
              <w:rPr>
                <w:rFonts w:ascii="Times New Roman" w:eastAsia="Times New Roman" w:hAnsi="Times New Roman" w:cs="Times New Roman"/>
                <w:i/>
                <w:color w:val="000000"/>
                <w:sz w:val="20"/>
                <w:szCs w:val="20"/>
                <w:lang w:val="en-US"/>
              </w:rPr>
              <w:t xml:space="preserve"> </w:t>
            </w:r>
          </w:p>
          <w:p w:rsidR="00E657F7" w:rsidRPr="004B685B" w:rsidRDefault="00E657F7" w:rsidP="00E657F7">
            <w:pPr>
              <w:pBdr>
                <w:top w:val="nil"/>
                <w:left w:val="nil"/>
                <w:bottom w:val="nil"/>
                <w:right w:val="nil"/>
                <w:between w:val="nil"/>
              </w:pBdr>
              <w:spacing w:after="0" w:line="240" w:lineRule="auto"/>
              <w:rPr>
                <w:rFonts w:ascii="Times New Roman" w:eastAsia="Times New Roman" w:hAnsi="Times New Roman" w:cs="Times New Roman"/>
                <w:i/>
                <w:sz w:val="20"/>
                <w:szCs w:val="20"/>
              </w:rPr>
            </w:pPr>
          </w:p>
          <w:p w:rsidR="00E657F7" w:rsidRDefault="00E657F7" w:rsidP="00E657F7">
            <w:pPr>
              <w:pBdr>
                <w:top w:val="nil"/>
                <w:left w:val="nil"/>
                <w:bottom w:val="nil"/>
                <w:right w:val="nil"/>
                <w:between w:val="nil"/>
              </w:pBdr>
              <w:spacing w:after="0" w:line="240" w:lineRule="auto"/>
              <w:rPr>
                <w:rFonts w:ascii="Times New Roman" w:eastAsia="Times New Roman" w:hAnsi="Times New Roman" w:cs="Times New Roman"/>
                <w:b/>
                <w:color w:val="000000"/>
                <w:sz w:val="20"/>
                <w:szCs w:val="20"/>
              </w:rPr>
            </w:pPr>
            <w:r w:rsidRPr="004B685B">
              <w:rPr>
                <w:rFonts w:ascii="Times New Roman" w:eastAsia="Times New Roman" w:hAnsi="Times New Roman" w:cs="Times New Roman"/>
                <w:b/>
                <w:color w:val="000000"/>
                <w:sz w:val="20"/>
                <w:szCs w:val="20"/>
              </w:rPr>
              <w:t>Kata Kunci:</w:t>
            </w:r>
          </w:p>
          <w:p w:rsidR="00A85CC7" w:rsidRDefault="00A85CC7" w:rsidP="00A85CC7">
            <w:pPr>
              <w:pStyle w:val="E-JOURNALAbstrakTitle"/>
              <w:spacing w:after="0"/>
              <w:jc w:val="left"/>
              <w:rPr>
                <w:b w:val="0"/>
                <w:sz w:val="20"/>
              </w:rPr>
            </w:pPr>
            <w:r>
              <w:rPr>
                <w:b w:val="0"/>
                <w:sz w:val="20"/>
              </w:rPr>
              <w:t>TikTok, Konformitas Sosial, Mahasiswa, Generasi Z, Media Sosial</w:t>
            </w:r>
          </w:p>
          <w:p w:rsidR="00DD1386" w:rsidRDefault="00DD1386" w:rsidP="00E657F7">
            <w:pPr>
              <w:pBdr>
                <w:top w:val="nil"/>
                <w:left w:val="nil"/>
                <w:bottom w:val="nil"/>
                <w:right w:val="nil"/>
                <w:between w:val="nil"/>
              </w:pBdr>
              <w:spacing w:after="0" w:line="240" w:lineRule="auto"/>
              <w:rPr>
                <w:rFonts w:ascii="Times New Roman" w:eastAsia="Times New Roman" w:hAnsi="Times New Roman" w:cs="Times New Roman"/>
                <w:b/>
                <w:color w:val="000000"/>
                <w:sz w:val="20"/>
                <w:szCs w:val="20"/>
              </w:rPr>
            </w:pPr>
          </w:p>
          <w:p w:rsidR="00E657F7" w:rsidRDefault="00E657F7" w:rsidP="00E657F7">
            <w:pPr>
              <w:pBdr>
                <w:top w:val="nil"/>
                <w:left w:val="nil"/>
                <w:bottom w:val="nil"/>
                <w:right w:val="nil"/>
                <w:between w:val="nil"/>
              </w:pBdr>
              <w:spacing w:after="0" w:line="240" w:lineRule="auto"/>
              <w:rPr>
                <w:rFonts w:ascii="Times New Roman" w:eastAsia="Times New Roman" w:hAnsi="Times New Roman" w:cs="Times New Roman"/>
                <w:b/>
                <w:color w:val="000000"/>
                <w:sz w:val="20"/>
                <w:szCs w:val="20"/>
                <w:lang w:val="en-US"/>
              </w:rPr>
            </w:pPr>
            <w:r w:rsidRPr="004B685B">
              <w:rPr>
                <w:rFonts w:ascii="Times New Roman" w:eastAsia="Times New Roman" w:hAnsi="Times New Roman" w:cs="Times New Roman"/>
                <w:b/>
                <w:color w:val="000000"/>
                <w:sz w:val="20"/>
                <w:szCs w:val="20"/>
              </w:rPr>
              <w:t>Keywords:</w:t>
            </w:r>
            <w:r>
              <w:rPr>
                <w:rFonts w:ascii="Times New Roman" w:eastAsia="Times New Roman" w:hAnsi="Times New Roman" w:cs="Times New Roman"/>
                <w:b/>
                <w:color w:val="000000"/>
                <w:sz w:val="20"/>
                <w:szCs w:val="20"/>
                <w:lang w:val="en-US"/>
              </w:rPr>
              <w:t xml:space="preserve"> </w:t>
            </w:r>
          </w:p>
          <w:p w:rsidR="00FF3761" w:rsidRDefault="00FF3761" w:rsidP="00FF3761">
            <w:pPr>
              <w:pStyle w:val="E-JOURNALAbstrakTitle"/>
              <w:spacing w:after="0"/>
              <w:jc w:val="left"/>
              <w:rPr>
                <w:b w:val="0"/>
                <w:bCs/>
                <w:i/>
                <w:iCs/>
                <w:sz w:val="20"/>
              </w:rPr>
            </w:pPr>
            <w:r>
              <w:rPr>
                <w:b w:val="0"/>
                <w:bCs/>
                <w:i/>
                <w:iCs/>
                <w:sz w:val="20"/>
              </w:rPr>
              <w:t>TikTok, Social Conformity, Students, Generation Z, Social Media</w:t>
            </w:r>
          </w:p>
          <w:p w:rsidR="00D86089" w:rsidRDefault="00D86089" w:rsidP="00E657F7">
            <w:pPr>
              <w:pBdr>
                <w:top w:val="nil"/>
                <w:left w:val="nil"/>
                <w:bottom w:val="nil"/>
                <w:right w:val="nil"/>
                <w:between w:val="nil"/>
              </w:pBdr>
              <w:spacing w:after="0" w:line="240" w:lineRule="auto"/>
              <w:jc w:val="right"/>
              <w:rPr>
                <w:rFonts w:ascii="Times New Roman" w:eastAsia="Times New Roman" w:hAnsi="Times New Roman" w:cs="Times New Roman"/>
                <w:sz w:val="20"/>
                <w:szCs w:val="20"/>
              </w:rPr>
            </w:pPr>
          </w:p>
          <w:p w:rsidR="00652113" w:rsidRDefault="00652113" w:rsidP="00E657F7">
            <w:pPr>
              <w:pBdr>
                <w:top w:val="nil"/>
                <w:left w:val="nil"/>
                <w:bottom w:val="nil"/>
                <w:right w:val="nil"/>
                <w:between w:val="nil"/>
              </w:pBdr>
              <w:spacing w:after="0" w:line="240" w:lineRule="auto"/>
              <w:jc w:val="right"/>
              <w:rPr>
                <w:rFonts w:ascii="Times New Roman" w:eastAsia="Times New Roman" w:hAnsi="Times New Roman" w:cs="Times New Roman"/>
                <w:sz w:val="20"/>
                <w:szCs w:val="20"/>
              </w:rPr>
            </w:pPr>
          </w:p>
          <w:p w:rsidR="00FA1657" w:rsidRDefault="00FA1657" w:rsidP="00E657F7">
            <w:pPr>
              <w:pBdr>
                <w:top w:val="nil"/>
                <w:left w:val="nil"/>
                <w:bottom w:val="nil"/>
                <w:right w:val="nil"/>
                <w:between w:val="nil"/>
              </w:pBdr>
              <w:spacing w:after="0" w:line="240" w:lineRule="auto"/>
              <w:jc w:val="right"/>
              <w:rPr>
                <w:rFonts w:ascii="Times New Roman" w:eastAsia="Times New Roman" w:hAnsi="Times New Roman" w:cs="Times New Roman"/>
                <w:sz w:val="20"/>
                <w:szCs w:val="20"/>
              </w:rPr>
            </w:pPr>
          </w:p>
          <w:p w:rsidR="00FA1657" w:rsidRDefault="00FA1657" w:rsidP="00E657F7">
            <w:pPr>
              <w:pBdr>
                <w:top w:val="nil"/>
                <w:left w:val="nil"/>
                <w:bottom w:val="nil"/>
                <w:right w:val="nil"/>
                <w:between w:val="nil"/>
              </w:pBdr>
              <w:spacing w:after="0" w:line="240" w:lineRule="auto"/>
              <w:jc w:val="right"/>
              <w:rPr>
                <w:rFonts w:ascii="Times New Roman" w:eastAsia="Times New Roman" w:hAnsi="Times New Roman" w:cs="Times New Roman"/>
                <w:sz w:val="20"/>
                <w:szCs w:val="20"/>
              </w:rPr>
            </w:pPr>
          </w:p>
          <w:p w:rsidR="00D86089" w:rsidRDefault="00D86089" w:rsidP="00E657F7">
            <w:pPr>
              <w:pBdr>
                <w:top w:val="nil"/>
                <w:left w:val="nil"/>
                <w:bottom w:val="nil"/>
                <w:right w:val="nil"/>
                <w:between w:val="nil"/>
              </w:pBdr>
              <w:spacing w:after="0" w:line="240" w:lineRule="auto"/>
              <w:jc w:val="right"/>
              <w:rPr>
                <w:rFonts w:ascii="Times New Roman" w:eastAsia="Times New Roman" w:hAnsi="Times New Roman" w:cs="Times New Roman"/>
                <w:sz w:val="20"/>
                <w:szCs w:val="20"/>
              </w:rPr>
            </w:pPr>
          </w:p>
          <w:p w:rsidR="009F117B" w:rsidRDefault="009F117B" w:rsidP="00E657F7">
            <w:pPr>
              <w:pBdr>
                <w:top w:val="nil"/>
                <w:left w:val="nil"/>
                <w:bottom w:val="nil"/>
                <w:right w:val="nil"/>
                <w:between w:val="nil"/>
              </w:pBdr>
              <w:spacing w:after="0" w:line="240" w:lineRule="auto"/>
              <w:jc w:val="right"/>
              <w:rPr>
                <w:rFonts w:ascii="Times New Roman" w:eastAsia="Times New Roman" w:hAnsi="Times New Roman" w:cs="Times New Roman"/>
                <w:sz w:val="20"/>
                <w:szCs w:val="20"/>
              </w:rPr>
            </w:pPr>
          </w:p>
          <w:p w:rsidR="00E657F7" w:rsidRPr="004B685B" w:rsidRDefault="00E657F7" w:rsidP="00E657F7">
            <w:pPr>
              <w:pBdr>
                <w:top w:val="nil"/>
                <w:left w:val="nil"/>
                <w:bottom w:val="nil"/>
                <w:right w:val="nil"/>
                <w:between w:val="nil"/>
              </w:pBdr>
              <w:spacing w:line="240" w:lineRule="auto"/>
              <w:rPr>
                <w:rFonts w:ascii="Times New Roman" w:eastAsia="Times New Roman" w:hAnsi="Times New Roman" w:cs="Times New Roman"/>
                <w:sz w:val="20"/>
                <w:szCs w:val="20"/>
              </w:rPr>
            </w:pPr>
            <w:r>
              <w:rPr>
                <w:noProof/>
                <w:lang w:val="en-US"/>
              </w:rPr>
              <w:t xml:space="preserve">         </w:t>
            </w:r>
            <w:r w:rsidRPr="004B685B">
              <w:rPr>
                <w:noProof/>
                <w:lang w:val="en-US"/>
              </w:rPr>
              <w:drawing>
                <wp:inline distT="0" distB="0" distL="0" distR="0" wp14:anchorId="42EA6036" wp14:editId="3479CB63">
                  <wp:extent cx="712470" cy="712470"/>
                  <wp:effectExtent l="0" t="0" r="0" b="0"/>
                  <wp:docPr id="20" name="image4.jpg" descr="Qr cod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jpg" descr="Qr code&#10;&#10;Description automatically generated"/>
                          <pic:cNvPicPr preferRelativeResize="0"/>
                        </pic:nvPicPr>
                        <pic:blipFill>
                          <a:blip r:embed="rId9">
                            <a:extLst>
                              <a:ext uri="{28A0092B-C50C-407E-A947-70E740481C1C}">
                                <a14:useLocalDpi xmlns:a14="http://schemas.microsoft.com/office/drawing/2010/main" val="0"/>
                              </a:ext>
                            </a:extLst>
                          </a:blip>
                          <a:srcRect/>
                          <a:stretch>
                            <a:fillRect/>
                          </a:stretch>
                        </pic:blipFill>
                        <pic:spPr>
                          <a:xfrm>
                            <a:off x="0" y="0"/>
                            <a:ext cx="712470" cy="712470"/>
                          </a:xfrm>
                          <a:prstGeom prst="rect">
                            <a:avLst/>
                          </a:prstGeom>
                          <a:ln/>
                        </pic:spPr>
                      </pic:pic>
                    </a:graphicData>
                  </a:graphic>
                </wp:inline>
              </w:drawing>
            </w:r>
          </w:p>
        </w:tc>
        <w:tc>
          <w:tcPr>
            <w:tcW w:w="6515" w:type="dxa"/>
            <w:tcBorders>
              <w:top w:val="single" w:sz="12" w:space="0" w:color="9BBB59"/>
              <w:bottom w:val="single" w:sz="12" w:space="0" w:color="9BBB59"/>
            </w:tcBorders>
            <w:shd w:val="clear" w:color="auto" w:fill="F2F2F2"/>
          </w:tcPr>
          <w:p w:rsidR="00E657F7" w:rsidRPr="00C87ECA" w:rsidRDefault="00A85CC7" w:rsidP="007D7103">
            <w:pPr>
              <w:pStyle w:val="E-JOURNALAbstractBody"/>
              <w:ind w:firstLine="0"/>
              <w:rPr>
                <w:sz w:val="20"/>
                <w:szCs w:val="20"/>
              </w:rPr>
            </w:pPr>
            <w:proofErr w:type="spellStart"/>
            <w:r>
              <w:rPr>
                <w:sz w:val="20"/>
                <w:szCs w:val="20"/>
                <w:lang w:val="en-US"/>
              </w:rPr>
              <w:t>Penelitian</w:t>
            </w:r>
            <w:proofErr w:type="spellEnd"/>
            <w:r>
              <w:rPr>
                <w:sz w:val="20"/>
                <w:szCs w:val="20"/>
                <w:lang w:val="en-US"/>
              </w:rPr>
              <w:t xml:space="preserve"> </w:t>
            </w:r>
            <w:proofErr w:type="spellStart"/>
            <w:r>
              <w:rPr>
                <w:sz w:val="20"/>
                <w:szCs w:val="20"/>
                <w:lang w:val="en-US"/>
              </w:rPr>
              <w:t>ini</w:t>
            </w:r>
            <w:proofErr w:type="spellEnd"/>
            <w:r>
              <w:rPr>
                <w:sz w:val="20"/>
                <w:szCs w:val="20"/>
                <w:lang w:val="en-US"/>
              </w:rPr>
              <w:t xml:space="preserve"> </w:t>
            </w:r>
            <w:proofErr w:type="spellStart"/>
            <w:r>
              <w:rPr>
                <w:sz w:val="20"/>
                <w:szCs w:val="20"/>
                <w:lang w:val="en-US"/>
              </w:rPr>
              <w:t>bertujuan</w:t>
            </w:r>
            <w:proofErr w:type="spellEnd"/>
            <w:r>
              <w:rPr>
                <w:sz w:val="20"/>
                <w:szCs w:val="20"/>
                <w:lang w:val="en-US"/>
              </w:rPr>
              <w:t xml:space="preserve"> </w:t>
            </w:r>
            <w:proofErr w:type="spellStart"/>
            <w:r>
              <w:rPr>
                <w:sz w:val="20"/>
                <w:szCs w:val="20"/>
                <w:lang w:val="en-US"/>
              </w:rPr>
              <w:t>untuk</w:t>
            </w:r>
            <w:proofErr w:type="spellEnd"/>
            <w:r>
              <w:rPr>
                <w:sz w:val="20"/>
                <w:szCs w:val="20"/>
                <w:lang w:val="en-US"/>
              </w:rPr>
              <w:t xml:space="preserve"> </w:t>
            </w:r>
            <w:proofErr w:type="spellStart"/>
            <w:r>
              <w:rPr>
                <w:sz w:val="20"/>
                <w:szCs w:val="20"/>
                <w:lang w:val="en-US"/>
              </w:rPr>
              <w:t>menggali</w:t>
            </w:r>
            <w:proofErr w:type="spellEnd"/>
            <w:r>
              <w:rPr>
                <w:sz w:val="20"/>
                <w:szCs w:val="20"/>
                <w:lang w:val="en-US"/>
              </w:rPr>
              <w:t xml:space="preserve"> </w:t>
            </w:r>
            <w:proofErr w:type="spellStart"/>
            <w:r>
              <w:rPr>
                <w:sz w:val="20"/>
                <w:szCs w:val="20"/>
                <w:lang w:val="en-US"/>
              </w:rPr>
              <w:t>lebih</w:t>
            </w:r>
            <w:proofErr w:type="spellEnd"/>
            <w:r>
              <w:rPr>
                <w:sz w:val="20"/>
                <w:szCs w:val="20"/>
                <w:lang w:val="en-US"/>
              </w:rPr>
              <w:t xml:space="preserve"> </w:t>
            </w:r>
            <w:proofErr w:type="spellStart"/>
            <w:r>
              <w:rPr>
                <w:sz w:val="20"/>
                <w:szCs w:val="20"/>
                <w:lang w:val="en-US"/>
              </w:rPr>
              <w:t>dalam</w:t>
            </w:r>
            <w:proofErr w:type="spellEnd"/>
            <w:r>
              <w:rPr>
                <w:sz w:val="20"/>
                <w:szCs w:val="20"/>
                <w:lang w:val="en-US"/>
              </w:rPr>
              <w:t xml:space="preserve"> </w:t>
            </w:r>
            <w:proofErr w:type="spellStart"/>
            <w:r>
              <w:rPr>
                <w:sz w:val="20"/>
                <w:szCs w:val="20"/>
                <w:lang w:val="en-US"/>
              </w:rPr>
              <w:t>mengenai</w:t>
            </w:r>
            <w:proofErr w:type="spellEnd"/>
            <w:r>
              <w:rPr>
                <w:sz w:val="20"/>
                <w:szCs w:val="20"/>
                <w:lang w:val="en-US"/>
              </w:rPr>
              <w:t xml:space="preserve"> </w:t>
            </w:r>
            <w:proofErr w:type="spellStart"/>
            <w:r>
              <w:rPr>
                <w:sz w:val="20"/>
                <w:szCs w:val="20"/>
                <w:lang w:val="en-US"/>
              </w:rPr>
              <w:t>bagaimana</w:t>
            </w:r>
            <w:proofErr w:type="spellEnd"/>
            <w:r>
              <w:rPr>
                <w:sz w:val="20"/>
                <w:szCs w:val="20"/>
                <w:lang w:val="en-US"/>
              </w:rPr>
              <w:t xml:space="preserve"> </w:t>
            </w:r>
            <w:proofErr w:type="spellStart"/>
            <w:r>
              <w:rPr>
                <w:sz w:val="20"/>
                <w:szCs w:val="20"/>
                <w:lang w:val="en-US"/>
              </w:rPr>
              <w:t>mahasiswa</w:t>
            </w:r>
            <w:proofErr w:type="spellEnd"/>
            <w:r>
              <w:rPr>
                <w:sz w:val="20"/>
                <w:szCs w:val="20"/>
                <w:lang w:val="en-US"/>
              </w:rPr>
              <w:t xml:space="preserve"> </w:t>
            </w:r>
            <w:proofErr w:type="spellStart"/>
            <w:r>
              <w:rPr>
                <w:sz w:val="20"/>
                <w:szCs w:val="20"/>
                <w:lang w:val="en-US"/>
              </w:rPr>
              <w:t>merasakan</w:t>
            </w:r>
            <w:proofErr w:type="spellEnd"/>
            <w:r>
              <w:rPr>
                <w:sz w:val="20"/>
                <w:szCs w:val="20"/>
                <w:lang w:val="en-US"/>
              </w:rPr>
              <w:t xml:space="preserve"> </w:t>
            </w:r>
            <w:proofErr w:type="spellStart"/>
            <w:r>
              <w:rPr>
                <w:sz w:val="20"/>
                <w:szCs w:val="20"/>
                <w:lang w:val="en-US"/>
              </w:rPr>
              <w:t>dan</w:t>
            </w:r>
            <w:proofErr w:type="spellEnd"/>
            <w:r>
              <w:rPr>
                <w:sz w:val="20"/>
                <w:szCs w:val="20"/>
                <w:lang w:val="en-US"/>
              </w:rPr>
              <w:t xml:space="preserve"> </w:t>
            </w:r>
            <w:proofErr w:type="spellStart"/>
            <w:r>
              <w:rPr>
                <w:sz w:val="20"/>
                <w:szCs w:val="20"/>
                <w:lang w:val="en-US"/>
              </w:rPr>
              <w:t>merespon</w:t>
            </w:r>
            <w:proofErr w:type="spellEnd"/>
            <w:r>
              <w:rPr>
                <w:sz w:val="20"/>
                <w:szCs w:val="20"/>
                <w:lang w:val="en-US"/>
              </w:rPr>
              <w:t xml:space="preserve"> </w:t>
            </w:r>
            <w:proofErr w:type="spellStart"/>
            <w:r>
              <w:rPr>
                <w:sz w:val="20"/>
                <w:szCs w:val="20"/>
                <w:lang w:val="en-US"/>
              </w:rPr>
              <w:t>fenomena</w:t>
            </w:r>
            <w:proofErr w:type="spellEnd"/>
            <w:r>
              <w:rPr>
                <w:sz w:val="20"/>
                <w:szCs w:val="20"/>
                <w:lang w:val="en-US"/>
              </w:rPr>
              <w:t xml:space="preserve"> </w:t>
            </w:r>
            <w:proofErr w:type="spellStart"/>
            <w:r>
              <w:rPr>
                <w:sz w:val="20"/>
                <w:szCs w:val="20"/>
                <w:lang w:val="en-US"/>
              </w:rPr>
              <w:t>tren</w:t>
            </w:r>
            <w:proofErr w:type="spellEnd"/>
            <w:r>
              <w:rPr>
                <w:sz w:val="20"/>
                <w:szCs w:val="20"/>
                <w:lang w:val="en-US"/>
              </w:rPr>
              <w:t xml:space="preserve"> yang </w:t>
            </w:r>
            <w:proofErr w:type="spellStart"/>
            <w:r>
              <w:rPr>
                <w:sz w:val="20"/>
                <w:szCs w:val="20"/>
                <w:lang w:val="en-US"/>
              </w:rPr>
              <w:t>lagi</w:t>
            </w:r>
            <w:proofErr w:type="spellEnd"/>
            <w:r>
              <w:rPr>
                <w:sz w:val="20"/>
                <w:szCs w:val="20"/>
                <w:lang w:val="en-US"/>
              </w:rPr>
              <w:t xml:space="preserve"> viral di </w:t>
            </w:r>
            <w:proofErr w:type="spellStart"/>
            <w:r>
              <w:rPr>
                <w:sz w:val="20"/>
                <w:szCs w:val="20"/>
                <w:lang w:val="en-US"/>
              </w:rPr>
              <w:t>TikTok</w:t>
            </w:r>
            <w:proofErr w:type="spellEnd"/>
            <w:r>
              <w:rPr>
                <w:sz w:val="20"/>
                <w:szCs w:val="20"/>
                <w:lang w:val="en-US"/>
              </w:rPr>
              <w:t xml:space="preserve">, </w:t>
            </w:r>
            <w:proofErr w:type="spellStart"/>
            <w:r>
              <w:rPr>
                <w:sz w:val="20"/>
                <w:szCs w:val="20"/>
                <w:lang w:val="en-US"/>
              </w:rPr>
              <w:t>serta</w:t>
            </w:r>
            <w:proofErr w:type="spellEnd"/>
            <w:r>
              <w:rPr>
                <w:sz w:val="20"/>
                <w:szCs w:val="20"/>
                <w:lang w:val="en-US"/>
              </w:rPr>
              <w:t xml:space="preserve"> </w:t>
            </w:r>
            <w:proofErr w:type="spellStart"/>
            <w:r>
              <w:rPr>
                <w:sz w:val="20"/>
                <w:szCs w:val="20"/>
                <w:lang w:val="en-US"/>
              </w:rPr>
              <w:t>untuk</w:t>
            </w:r>
            <w:proofErr w:type="spellEnd"/>
            <w:r>
              <w:rPr>
                <w:sz w:val="20"/>
                <w:szCs w:val="20"/>
                <w:lang w:val="en-US"/>
              </w:rPr>
              <w:t xml:space="preserve"> </w:t>
            </w:r>
            <w:proofErr w:type="spellStart"/>
            <w:r>
              <w:rPr>
                <w:sz w:val="20"/>
                <w:szCs w:val="20"/>
                <w:lang w:val="en-US"/>
              </w:rPr>
              <w:t>mengkaji</w:t>
            </w:r>
            <w:proofErr w:type="spellEnd"/>
            <w:r>
              <w:rPr>
                <w:sz w:val="20"/>
                <w:szCs w:val="20"/>
                <w:lang w:val="en-US"/>
              </w:rPr>
              <w:t xml:space="preserve"> </w:t>
            </w:r>
            <w:proofErr w:type="spellStart"/>
            <w:r>
              <w:rPr>
                <w:sz w:val="20"/>
                <w:szCs w:val="20"/>
                <w:lang w:val="en-US"/>
              </w:rPr>
              <w:t>bagaimana</w:t>
            </w:r>
            <w:proofErr w:type="spellEnd"/>
            <w:r>
              <w:rPr>
                <w:sz w:val="20"/>
                <w:szCs w:val="20"/>
                <w:lang w:val="en-US"/>
              </w:rPr>
              <w:t xml:space="preserve"> </w:t>
            </w:r>
            <w:proofErr w:type="spellStart"/>
            <w:r>
              <w:rPr>
                <w:sz w:val="20"/>
                <w:szCs w:val="20"/>
                <w:lang w:val="en-US"/>
              </w:rPr>
              <w:t>tekanan</w:t>
            </w:r>
            <w:proofErr w:type="spellEnd"/>
            <w:r>
              <w:rPr>
                <w:sz w:val="20"/>
                <w:szCs w:val="20"/>
                <w:lang w:val="en-US"/>
              </w:rPr>
              <w:t xml:space="preserve"> </w:t>
            </w:r>
            <w:proofErr w:type="spellStart"/>
            <w:r>
              <w:rPr>
                <w:sz w:val="20"/>
                <w:szCs w:val="20"/>
                <w:lang w:val="en-US"/>
              </w:rPr>
              <w:t>untuk</w:t>
            </w:r>
            <w:proofErr w:type="spellEnd"/>
            <w:r>
              <w:rPr>
                <w:sz w:val="20"/>
                <w:szCs w:val="20"/>
                <w:lang w:val="en-US"/>
              </w:rPr>
              <w:t xml:space="preserve"> </w:t>
            </w:r>
            <w:proofErr w:type="spellStart"/>
            <w:r>
              <w:rPr>
                <w:sz w:val="20"/>
                <w:szCs w:val="20"/>
                <w:lang w:val="en-US"/>
              </w:rPr>
              <w:t>mengikuti</w:t>
            </w:r>
            <w:proofErr w:type="spellEnd"/>
            <w:r>
              <w:rPr>
                <w:sz w:val="20"/>
                <w:szCs w:val="20"/>
                <w:lang w:val="en-US"/>
              </w:rPr>
              <w:t xml:space="preserve"> </w:t>
            </w:r>
            <w:proofErr w:type="spellStart"/>
            <w:r>
              <w:rPr>
                <w:sz w:val="20"/>
                <w:szCs w:val="20"/>
                <w:lang w:val="en-US"/>
              </w:rPr>
              <w:t>norma</w:t>
            </w:r>
            <w:proofErr w:type="spellEnd"/>
            <w:r>
              <w:rPr>
                <w:sz w:val="20"/>
                <w:szCs w:val="20"/>
                <w:lang w:val="en-US"/>
              </w:rPr>
              <w:t xml:space="preserve"> </w:t>
            </w:r>
            <w:proofErr w:type="spellStart"/>
            <w:r>
              <w:rPr>
                <w:sz w:val="20"/>
                <w:szCs w:val="20"/>
                <w:lang w:val="en-US"/>
              </w:rPr>
              <w:t>sosial</w:t>
            </w:r>
            <w:proofErr w:type="spellEnd"/>
            <w:r>
              <w:rPr>
                <w:sz w:val="20"/>
                <w:szCs w:val="20"/>
                <w:lang w:val="en-US"/>
              </w:rPr>
              <w:t xml:space="preserve"> </w:t>
            </w:r>
            <w:proofErr w:type="spellStart"/>
            <w:r>
              <w:rPr>
                <w:sz w:val="20"/>
                <w:szCs w:val="20"/>
                <w:lang w:val="en-US"/>
              </w:rPr>
              <w:t>memengaruhi</w:t>
            </w:r>
            <w:proofErr w:type="spellEnd"/>
            <w:r>
              <w:rPr>
                <w:sz w:val="20"/>
                <w:szCs w:val="20"/>
                <w:lang w:val="en-US"/>
              </w:rPr>
              <w:t xml:space="preserve"> </w:t>
            </w:r>
            <w:proofErr w:type="spellStart"/>
            <w:r>
              <w:rPr>
                <w:sz w:val="20"/>
                <w:szCs w:val="20"/>
                <w:lang w:val="en-US"/>
              </w:rPr>
              <w:t>tingkah</w:t>
            </w:r>
            <w:proofErr w:type="spellEnd"/>
            <w:r>
              <w:rPr>
                <w:sz w:val="20"/>
                <w:szCs w:val="20"/>
                <w:lang w:val="en-US"/>
              </w:rPr>
              <w:t xml:space="preserve"> </w:t>
            </w:r>
            <w:proofErr w:type="spellStart"/>
            <w:r>
              <w:rPr>
                <w:sz w:val="20"/>
                <w:szCs w:val="20"/>
                <w:lang w:val="en-US"/>
              </w:rPr>
              <w:t>laku</w:t>
            </w:r>
            <w:proofErr w:type="spellEnd"/>
            <w:r>
              <w:rPr>
                <w:sz w:val="20"/>
                <w:szCs w:val="20"/>
                <w:lang w:val="en-US"/>
              </w:rPr>
              <w:t xml:space="preserve"> </w:t>
            </w:r>
            <w:proofErr w:type="spellStart"/>
            <w:r>
              <w:rPr>
                <w:sz w:val="20"/>
                <w:szCs w:val="20"/>
                <w:lang w:val="en-US"/>
              </w:rPr>
              <w:t>mereka</w:t>
            </w:r>
            <w:proofErr w:type="spellEnd"/>
            <w:r>
              <w:rPr>
                <w:sz w:val="20"/>
                <w:szCs w:val="20"/>
                <w:lang w:val="en-US"/>
              </w:rPr>
              <w:t xml:space="preserve"> </w:t>
            </w:r>
            <w:proofErr w:type="spellStart"/>
            <w:r>
              <w:rPr>
                <w:sz w:val="20"/>
                <w:szCs w:val="20"/>
                <w:lang w:val="en-US"/>
              </w:rPr>
              <w:t>saat</w:t>
            </w:r>
            <w:proofErr w:type="spellEnd"/>
            <w:r>
              <w:rPr>
                <w:sz w:val="20"/>
                <w:szCs w:val="20"/>
                <w:lang w:val="en-US"/>
              </w:rPr>
              <w:t xml:space="preserve"> </w:t>
            </w:r>
            <w:proofErr w:type="spellStart"/>
            <w:r>
              <w:rPr>
                <w:sz w:val="20"/>
                <w:szCs w:val="20"/>
                <w:lang w:val="en-US"/>
              </w:rPr>
              <w:t>menggunakan</w:t>
            </w:r>
            <w:proofErr w:type="spellEnd"/>
            <w:r>
              <w:rPr>
                <w:sz w:val="20"/>
                <w:szCs w:val="20"/>
                <w:lang w:val="en-US"/>
              </w:rPr>
              <w:t xml:space="preserve"> media </w:t>
            </w:r>
            <w:proofErr w:type="spellStart"/>
            <w:r>
              <w:rPr>
                <w:sz w:val="20"/>
                <w:szCs w:val="20"/>
                <w:lang w:val="en-US"/>
              </w:rPr>
              <w:t>sosial</w:t>
            </w:r>
            <w:proofErr w:type="spellEnd"/>
            <w:r>
              <w:rPr>
                <w:sz w:val="20"/>
                <w:szCs w:val="20"/>
                <w:lang w:val="en-US"/>
              </w:rPr>
              <w:t xml:space="preserve"> </w:t>
            </w:r>
            <w:proofErr w:type="spellStart"/>
            <w:r>
              <w:rPr>
                <w:sz w:val="20"/>
                <w:szCs w:val="20"/>
                <w:lang w:val="en-US"/>
              </w:rPr>
              <w:t>tersebut</w:t>
            </w:r>
            <w:proofErr w:type="spellEnd"/>
            <w:r>
              <w:rPr>
                <w:sz w:val="20"/>
                <w:szCs w:val="20"/>
                <w:lang w:val="en-US"/>
              </w:rPr>
              <w:t xml:space="preserve">. </w:t>
            </w:r>
            <w:proofErr w:type="spellStart"/>
            <w:r>
              <w:rPr>
                <w:sz w:val="20"/>
                <w:szCs w:val="20"/>
                <w:lang w:val="en-US"/>
              </w:rPr>
              <w:t>Melalui</w:t>
            </w:r>
            <w:proofErr w:type="spellEnd"/>
            <w:r>
              <w:rPr>
                <w:sz w:val="20"/>
                <w:szCs w:val="20"/>
                <w:lang w:val="en-US"/>
              </w:rPr>
              <w:t xml:space="preserve"> </w:t>
            </w:r>
            <w:proofErr w:type="spellStart"/>
            <w:r>
              <w:rPr>
                <w:sz w:val="20"/>
                <w:szCs w:val="20"/>
                <w:lang w:val="en-US"/>
              </w:rPr>
              <w:t>pendekatan</w:t>
            </w:r>
            <w:proofErr w:type="spellEnd"/>
            <w:r>
              <w:rPr>
                <w:sz w:val="20"/>
                <w:szCs w:val="20"/>
                <w:lang w:val="en-US"/>
              </w:rPr>
              <w:t xml:space="preserve"> </w:t>
            </w:r>
            <w:proofErr w:type="spellStart"/>
            <w:r>
              <w:rPr>
                <w:sz w:val="20"/>
                <w:szCs w:val="20"/>
                <w:lang w:val="en-US"/>
              </w:rPr>
              <w:t>kualitatif</w:t>
            </w:r>
            <w:proofErr w:type="spellEnd"/>
            <w:r>
              <w:rPr>
                <w:sz w:val="20"/>
                <w:szCs w:val="20"/>
                <w:lang w:val="en-US"/>
              </w:rPr>
              <w:t xml:space="preserve"> </w:t>
            </w:r>
            <w:proofErr w:type="spellStart"/>
            <w:r>
              <w:rPr>
                <w:sz w:val="20"/>
                <w:szCs w:val="20"/>
                <w:lang w:val="en-US"/>
              </w:rPr>
              <w:t>deskriptif</w:t>
            </w:r>
            <w:proofErr w:type="spellEnd"/>
            <w:r>
              <w:rPr>
                <w:sz w:val="20"/>
                <w:szCs w:val="20"/>
                <w:lang w:val="en-US"/>
              </w:rPr>
              <w:t xml:space="preserve"> </w:t>
            </w:r>
            <w:proofErr w:type="spellStart"/>
            <w:r>
              <w:rPr>
                <w:sz w:val="20"/>
                <w:szCs w:val="20"/>
                <w:lang w:val="en-US"/>
              </w:rPr>
              <w:t>dengan</w:t>
            </w:r>
            <w:proofErr w:type="spellEnd"/>
            <w:r>
              <w:rPr>
                <w:sz w:val="20"/>
                <w:szCs w:val="20"/>
                <w:lang w:val="en-US"/>
              </w:rPr>
              <w:t xml:space="preserve"> </w:t>
            </w:r>
            <w:proofErr w:type="spellStart"/>
            <w:r>
              <w:rPr>
                <w:sz w:val="20"/>
                <w:szCs w:val="20"/>
                <w:lang w:val="en-US"/>
              </w:rPr>
              <w:t>mewawancarai</w:t>
            </w:r>
            <w:proofErr w:type="spellEnd"/>
            <w:r>
              <w:rPr>
                <w:sz w:val="20"/>
                <w:szCs w:val="20"/>
                <w:lang w:val="en-US"/>
              </w:rPr>
              <w:t xml:space="preserve"> </w:t>
            </w:r>
            <w:proofErr w:type="spellStart"/>
            <w:r>
              <w:rPr>
                <w:sz w:val="20"/>
                <w:szCs w:val="20"/>
                <w:lang w:val="en-US"/>
              </w:rPr>
              <w:t>secara</w:t>
            </w:r>
            <w:proofErr w:type="spellEnd"/>
            <w:r>
              <w:rPr>
                <w:sz w:val="20"/>
                <w:szCs w:val="20"/>
                <w:lang w:val="en-US"/>
              </w:rPr>
              <w:t xml:space="preserve"> </w:t>
            </w:r>
            <w:proofErr w:type="spellStart"/>
            <w:r>
              <w:rPr>
                <w:sz w:val="20"/>
                <w:szCs w:val="20"/>
                <w:lang w:val="en-US"/>
              </w:rPr>
              <w:t>mendalam</w:t>
            </w:r>
            <w:proofErr w:type="spellEnd"/>
            <w:r>
              <w:rPr>
                <w:sz w:val="20"/>
                <w:szCs w:val="20"/>
                <w:lang w:val="en-US"/>
              </w:rPr>
              <w:t xml:space="preserve"> </w:t>
            </w:r>
            <w:proofErr w:type="spellStart"/>
            <w:r>
              <w:rPr>
                <w:sz w:val="20"/>
                <w:szCs w:val="20"/>
                <w:lang w:val="en-US"/>
              </w:rPr>
              <w:t>tiga</w:t>
            </w:r>
            <w:proofErr w:type="spellEnd"/>
            <w:r>
              <w:rPr>
                <w:sz w:val="20"/>
                <w:szCs w:val="20"/>
                <w:lang w:val="en-US"/>
              </w:rPr>
              <w:t xml:space="preserve"> </w:t>
            </w:r>
            <w:proofErr w:type="spellStart"/>
            <w:r>
              <w:rPr>
                <w:sz w:val="20"/>
                <w:szCs w:val="20"/>
                <w:lang w:val="en-US"/>
              </w:rPr>
              <w:t>mahasiswa</w:t>
            </w:r>
            <w:proofErr w:type="spellEnd"/>
            <w:r>
              <w:rPr>
                <w:sz w:val="20"/>
                <w:szCs w:val="20"/>
                <w:lang w:val="en-US"/>
              </w:rPr>
              <w:t xml:space="preserve"> </w:t>
            </w:r>
            <w:proofErr w:type="spellStart"/>
            <w:r>
              <w:rPr>
                <w:sz w:val="20"/>
                <w:szCs w:val="20"/>
                <w:lang w:val="en-US"/>
              </w:rPr>
              <w:t>dari</w:t>
            </w:r>
            <w:proofErr w:type="spellEnd"/>
            <w:r>
              <w:rPr>
                <w:sz w:val="20"/>
                <w:szCs w:val="20"/>
                <w:lang w:val="en-US"/>
              </w:rPr>
              <w:t xml:space="preserve"> </w:t>
            </w:r>
            <w:proofErr w:type="spellStart"/>
            <w:r>
              <w:rPr>
                <w:sz w:val="20"/>
                <w:szCs w:val="20"/>
                <w:lang w:val="en-US"/>
              </w:rPr>
              <w:t>jurusan</w:t>
            </w:r>
            <w:proofErr w:type="spellEnd"/>
            <w:r>
              <w:rPr>
                <w:sz w:val="20"/>
                <w:szCs w:val="20"/>
                <w:lang w:val="en-US"/>
              </w:rPr>
              <w:t xml:space="preserve"> </w:t>
            </w:r>
            <w:proofErr w:type="spellStart"/>
            <w:r>
              <w:rPr>
                <w:sz w:val="20"/>
                <w:szCs w:val="20"/>
                <w:lang w:val="en-US"/>
              </w:rPr>
              <w:t>Psikologi</w:t>
            </w:r>
            <w:proofErr w:type="spellEnd"/>
            <w:r>
              <w:rPr>
                <w:sz w:val="20"/>
                <w:szCs w:val="20"/>
                <w:lang w:val="en-US"/>
              </w:rPr>
              <w:t xml:space="preserve">, </w:t>
            </w:r>
            <w:proofErr w:type="spellStart"/>
            <w:r>
              <w:rPr>
                <w:sz w:val="20"/>
                <w:szCs w:val="20"/>
                <w:lang w:val="en-US"/>
              </w:rPr>
              <w:t>riset</w:t>
            </w:r>
            <w:proofErr w:type="spellEnd"/>
            <w:r>
              <w:rPr>
                <w:sz w:val="20"/>
                <w:szCs w:val="20"/>
                <w:lang w:val="en-US"/>
              </w:rPr>
              <w:t xml:space="preserve"> </w:t>
            </w:r>
            <w:proofErr w:type="spellStart"/>
            <w:r>
              <w:rPr>
                <w:sz w:val="20"/>
                <w:szCs w:val="20"/>
                <w:lang w:val="en-US"/>
              </w:rPr>
              <w:t>ini</w:t>
            </w:r>
            <w:proofErr w:type="spellEnd"/>
            <w:r>
              <w:rPr>
                <w:sz w:val="20"/>
                <w:szCs w:val="20"/>
                <w:lang w:val="en-US"/>
              </w:rPr>
              <w:t xml:space="preserve"> </w:t>
            </w:r>
            <w:proofErr w:type="spellStart"/>
            <w:r>
              <w:rPr>
                <w:sz w:val="20"/>
                <w:szCs w:val="20"/>
                <w:lang w:val="en-US"/>
              </w:rPr>
              <w:t>mengungkap</w:t>
            </w:r>
            <w:proofErr w:type="spellEnd"/>
            <w:r>
              <w:rPr>
                <w:sz w:val="20"/>
                <w:szCs w:val="20"/>
                <w:lang w:val="en-US"/>
              </w:rPr>
              <w:t xml:space="preserve"> </w:t>
            </w:r>
            <w:proofErr w:type="spellStart"/>
            <w:r>
              <w:rPr>
                <w:sz w:val="20"/>
                <w:szCs w:val="20"/>
                <w:lang w:val="en-US"/>
              </w:rPr>
              <w:t>bahwa</w:t>
            </w:r>
            <w:proofErr w:type="spellEnd"/>
            <w:r>
              <w:rPr>
                <w:sz w:val="20"/>
                <w:szCs w:val="20"/>
                <w:lang w:val="en-US"/>
              </w:rPr>
              <w:t xml:space="preserve"> </w:t>
            </w:r>
            <w:proofErr w:type="spellStart"/>
            <w:r>
              <w:rPr>
                <w:sz w:val="20"/>
                <w:szCs w:val="20"/>
                <w:lang w:val="en-US"/>
              </w:rPr>
              <w:t>keikutsertaan</w:t>
            </w:r>
            <w:proofErr w:type="spellEnd"/>
            <w:r>
              <w:rPr>
                <w:sz w:val="20"/>
                <w:szCs w:val="20"/>
                <w:lang w:val="en-US"/>
              </w:rPr>
              <w:t xml:space="preserve"> </w:t>
            </w:r>
            <w:proofErr w:type="spellStart"/>
            <w:r>
              <w:rPr>
                <w:sz w:val="20"/>
                <w:szCs w:val="20"/>
                <w:lang w:val="en-US"/>
              </w:rPr>
              <w:t>dalam</w:t>
            </w:r>
            <w:proofErr w:type="spellEnd"/>
            <w:r>
              <w:rPr>
                <w:sz w:val="20"/>
                <w:szCs w:val="20"/>
                <w:lang w:val="en-US"/>
              </w:rPr>
              <w:t xml:space="preserve"> </w:t>
            </w:r>
            <w:proofErr w:type="spellStart"/>
            <w:r>
              <w:rPr>
                <w:sz w:val="20"/>
                <w:szCs w:val="20"/>
                <w:lang w:val="en-US"/>
              </w:rPr>
              <w:t>tren</w:t>
            </w:r>
            <w:proofErr w:type="spellEnd"/>
            <w:r>
              <w:rPr>
                <w:sz w:val="20"/>
                <w:szCs w:val="20"/>
                <w:lang w:val="en-US"/>
              </w:rPr>
              <w:t xml:space="preserve"> </w:t>
            </w:r>
            <w:proofErr w:type="spellStart"/>
            <w:r>
              <w:rPr>
                <w:sz w:val="20"/>
                <w:szCs w:val="20"/>
                <w:lang w:val="en-US"/>
              </w:rPr>
              <w:t>TikTok</w:t>
            </w:r>
            <w:proofErr w:type="spellEnd"/>
            <w:r>
              <w:rPr>
                <w:sz w:val="20"/>
                <w:szCs w:val="20"/>
                <w:lang w:val="en-US"/>
              </w:rPr>
              <w:t xml:space="preserve"> </w:t>
            </w:r>
            <w:proofErr w:type="spellStart"/>
            <w:r>
              <w:rPr>
                <w:sz w:val="20"/>
                <w:szCs w:val="20"/>
                <w:lang w:val="en-US"/>
              </w:rPr>
              <w:t>didorong</w:t>
            </w:r>
            <w:proofErr w:type="spellEnd"/>
            <w:r>
              <w:rPr>
                <w:sz w:val="20"/>
                <w:szCs w:val="20"/>
                <w:lang w:val="en-US"/>
              </w:rPr>
              <w:t xml:space="preserve"> </w:t>
            </w:r>
            <w:proofErr w:type="spellStart"/>
            <w:r>
              <w:rPr>
                <w:sz w:val="20"/>
                <w:szCs w:val="20"/>
                <w:lang w:val="en-US"/>
              </w:rPr>
              <w:t>oleh</w:t>
            </w:r>
            <w:proofErr w:type="spellEnd"/>
            <w:r>
              <w:rPr>
                <w:sz w:val="20"/>
                <w:szCs w:val="20"/>
                <w:lang w:val="en-US"/>
              </w:rPr>
              <w:t xml:space="preserve"> </w:t>
            </w:r>
            <w:proofErr w:type="spellStart"/>
            <w:r>
              <w:rPr>
                <w:sz w:val="20"/>
                <w:szCs w:val="20"/>
                <w:lang w:val="en-US"/>
              </w:rPr>
              <w:t>pengaruh</w:t>
            </w:r>
            <w:proofErr w:type="spellEnd"/>
            <w:r>
              <w:rPr>
                <w:sz w:val="20"/>
                <w:szCs w:val="20"/>
                <w:lang w:val="en-US"/>
              </w:rPr>
              <w:t xml:space="preserve"> </w:t>
            </w:r>
            <w:proofErr w:type="spellStart"/>
            <w:r>
              <w:rPr>
                <w:sz w:val="20"/>
                <w:szCs w:val="20"/>
                <w:lang w:val="en-US"/>
              </w:rPr>
              <w:t>kuat</w:t>
            </w:r>
            <w:proofErr w:type="spellEnd"/>
            <w:r>
              <w:rPr>
                <w:sz w:val="20"/>
                <w:szCs w:val="20"/>
                <w:lang w:val="en-US"/>
              </w:rPr>
              <w:t xml:space="preserve"> </w:t>
            </w:r>
            <w:proofErr w:type="spellStart"/>
            <w:r>
              <w:rPr>
                <w:sz w:val="20"/>
                <w:szCs w:val="20"/>
                <w:lang w:val="en-US"/>
              </w:rPr>
              <w:t>dari</w:t>
            </w:r>
            <w:proofErr w:type="spellEnd"/>
            <w:r>
              <w:rPr>
                <w:sz w:val="20"/>
                <w:szCs w:val="20"/>
                <w:lang w:val="en-US"/>
              </w:rPr>
              <w:t xml:space="preserve"> </w:t>
            </w:r>
            <w:proofErr w:type="spellStart"/>
            <w:r>
              <w:rPr>
                <w:sz w:val="20"/>
                <w:szCs w:val="20"/>
                <w:lang w:val="en-US"/>
              </w:rPr>
              <w:t>lingkaran</w:t>
            </w:r>
            <w:proofErr w:type="spellEnd"/>
            <w:r>
              <w:rPr>
                <w:sz w:val="20"/>
                <w:szCs w:val="20"/>
                <w:lang w:val="en-US"/>
              </w:rPr>
              <w:t xml:space="preserve"> </w:t>
            </w:r>
            <w:proofErr w:type="spellStart"/>
            <w:r>
              <w:rPr>
                <w:sz w:val="20"/>
                <w:szCs w:val="20"/>
                <w:lang w:val="en-US"/>
              </w:rPr>
              <w:t>pertemanan</w:t>
            </w:r>
            <w:proofErr w:type="spellEnd"/>
            <w:r>
              <w:rPr>
                <w:sz w:val="20"/>
                <w:szCs w:val="20"/>
                <w:lang w:val="en-US"/>
              </w:rPr>
              <w:t xml:space="preserve"> </w:t>
            </w:r>
            <w:proofErr w:type="spellStart"/>
            <w:r>
              <w:rPr>
                <w:sz w:val="20"/>
                <w:szCs w:val="20"/>
                <w:lang w:val="en-US"/>
              </w:rPr>
              <w:t>dan</w:t>
            </w:r>
            <w:proofErr w:type="spellEnd"/>
            <w:r>
              <w:rPr>
                <w:sz w:val="20"/>
                <w:szCs w:val="20"/>
                <w:lang w:val="en-US"/>
              </w:rPr>
              <w:t xml:space="preserve"> </w:t>
            </w:r>
            <w:proofErr w:type="spellStart"/>
            <w:r>
              <w:rPr>
                <w:sz w:val="20"/>
                <w:szCs w:val="20"/>
                <w:lang w:val="en-US"/>
              </w:rPr>
              <w:t>berbagai</w:t>
            </w:r>
            <w:proofErr w:type="spellEnd"/>
            <w:r>
              <w:rPr>
                <w:sz w:val="20"/>
                <w:szCs w:val="20"/>
                <w:lang w:val="en-US"/>
              </w:rPr>
              <w:t xml:space="preserve"> </w:t>
            </w:r>
            <w:proofErr w:type="spellStart"/>
            <w:r>
              <w:rPr>
                <w:sz w:val="20"/>
                <w:szCs w:val="20"/>
                <w:lang w:val="en-US"/>
              </w:rPr>
              <w:t>alasan</w:t>
            </w:r>
            <w:proofErr w:type="spellEnd"/>
            <w:r>
              <w:rPr>
                <w:sz w:val="20"/>
                <w:szCs w:val="20"/>
                <w:lang w:val="en-US"/>
              </w:rPr>
              <w:t xml:space="preserve"> </w:t>
            </w:r>
            <w:proofErr w:type="spellStart"/>
            <w:r>
              <w:rPr>
                <w:sz w:val="20"/>
                <w:szCs w:val="20"/>
                <w:lang w:val="en-US"/>
              </w:rPr>
              <w:t>pribadi</w:t>
            </w:r>
            <w:proofErr w:type="spellEnd"/>
            <w:r>
              <w:rPr>
                <w:sz w:val="20"/>
                <w:szCs w:val="20"/>
                <w:lang w:val="en-US"/>
              </w:rPr>
              <w:t xml:space="preserve"> yang </w:t>
            </w:r>
            <w:proofErr w:type="spellStart"/>
            <w:r>
              <w:rPr>
                <w:sz w:val="20"/>
                <w:szCs w:val="20"/>
                <w:lang w:val="en-US"/>
              </w:rPr>
              <w:t>berbeda-beda</w:t>
            </w:r>
            <w:proofErr w:type="spellEnd"/>
            <w:r>
              <w:rPr>
                <w:sz w:val="20"/>
                <w:szCs w:val="20"/>
                <w:lang w:val="en-US"/>
              </w:rPr>
              <w:t xml:space="preserve">. </w:t>
            </w:r>
            <w:proofErr w:type="spellStart"/>
            <w:r>
              <w:rPr>
                <w:sz w:val="20"/>
                <w:szCs w:val="20"/>
                <w:lang w:val="en-US"/>
              </w:rPr>
              <w:t>Ketiga</w:t>
            </w:r>
            <w:proofErr w:type="spellEnd"/>
            <w:r>
              <w:rPr>
                <w:sz w:val="20"/>
                <w:szCs w:val="20"/>
                <w:lang w:val="en-US"/>
              </w:rPr>
              <w:t xml:space="preserve"> </w:t>
            </w:r>
            <w:proofErr w:type="spellStart"/>
            <w:r>
              <w:rPr>
                <w:sz w:val="20"/>
                <w:szCs w:val="20"/>
                <w:lang w:val="en-US"/>
              </w:rPr>
              <w:t>partisipan</w:t>
            </w:r>
            <w:proofErr w:type="spellEnd"/>
            <w:r>
              <w:rPr>
                <w:sz w:val="20"/>
                <w:szCs w:val="20"/>
                <w:lang w:val="en-US"/>
              </w:rPr>
              <w:t xml:space="preserve"> </w:t>
            </w:r>
            <w:proofErr w:type="spellStart"/>
            <w:r>
              <w:rPr>
                <w:sz w:val="20"/>
                <w:szCs w:val="20"/>
                <w:lang w:val="en-US"/>
              </w:rPr>
              <w:t>penelitian</w:t>
            </w:r>
            <w:proofErr w:type="spellEnd"/>
            <w:r>
              <w:rPr>
                <w:sz w:val="20"/>
                <w:szCs w:val="20"/>
                <w:lang w:val="en-US"/>
              </w:rPr>
              <w:t xml:space="preserve"> </w:t>
            </w:r>
            <w:proofErr w:type="spellStart"/>
            <w:r>
              <w:rPr>
                <w:sz w:val="20"/>
                <w:szCs w:val="20"/>
                <w:lang w:val="en-US"/>
              </w:rPr>
              <w:t>memperlihatkan</w:t>
            </w:r>
            <w:proofErr w:type="spellEnd"/>
            <w:r>
              <w:rPr>
                <w:sz w:val="20"/>
                <w:szCs w:val="20"/>
                <w:lang w:val="en-US"/>
              </w:rPr>
              <w:t xml:space="preserve"> </w:t>
            </w:r>
            <w:proofErr w:type="spellStart"/>
            <w:r>
              <w:rPr>
                <w:sz w:val="20"/>
                <w:szCs w:val="20"/>
                <w:lang w:val="en-US"/>
              </w:rPr>
              <w:t>jenis</w:t>
            </w:r>
            <w:proofErr w:type="spellEnd"/>
            <w:r>
              <w:rPr>
                <w:sz w:val="20"/>
                <w:szCs w:val="20"/>
                <w:lang w:val="en-US"/>
              </w:rPr>
              <w:t xml:space="preserve"> </w:t>
            </w:r>
            <w:proofErr w:type="spellStart"/>
            <w:r>
              <w:rPr>
                <w:sz w:val="20"/>
                <w:szCs w:val="20"/>
                <w:lang w:val="en-US"/>
              </w:rPr>
              <w:t>konformitas</w:t>
            </w:r>
            <w:proofErr w:type="spellEnd"/>
            <w:r>
              <w:rPr>
                <w:sz w:val="20"/>
                <w:szCs w:val="20"/>
                <w:lang w:val="en-US"/>
              </w:rPr>
              <w:t xml:space="preserve"> yang </w:t>
            </w:r>
            <w:proofErr w:type="spellStart"/>
            <w:r>
              <w:rPr>
                <w:sz w:val="20"/>
                <w:szCs w:val="20"/>
                <w:lang w:val="en-US"/>
              </w:rPr>
              <w:t>beragam</w:t>
            </w:r>
            <w:proofErr w:type="spellEnd"/>
            <w:r>
              <w:rPr>
                <w:sz w:val="20"/>
                <w:szCs w:val="20"/>
                <w:lang w:val="en-US"/>
              </w:rPr>
              <w:t xml:space="preserve">, </w:t>
            </w:r>
            <w:proofErr w:type="spellStart"/>
            <w:r>
              <w:rPr>
                <w:sz w:val="20"/>
                <w:szCs w:val="20"/>
                <w:lang w:val="en-US"/>
              </w:rPr>
              <w:t>mulai</w:t>
            </w:r>
            <w:proofErr w:type="spellEnd"/>
            <w:r>
              <w:rPr>
                <w:sz w:val="20"/>
                <w:szCs w:val="20"/>
                <w:lang w:val="en-US"/>
              </w:rPr>
              <w:t xml:space="preserve"> </w:t>
            </w:r>
            <w:proofErr w:type="spellStart"/>
            <w:r>
              <w:rPr>
                <w:sz w:val="20"/>
                <w:szCs w:val="20"/>
                <w:lang w:val="en-US"/>
              </w:rPr>
              <w:t>dari</w:t>
            </w:r>
            <w:proofErr w:type="spellEnd"/>
            <w:r>
              <w:rPr>
                <w:sz w:val="20"/>
                <w:szCs w:val="20"/>
                <w:lang w:val="en-US"/>
              </w:rPr>
              <w:t xml:space="preserve"> </w:t>
            </w:r>
            <w:proofErr w:type="spellStart"/>
            <w:r>
              <w:rPr>
                <w:sz w:val="20"/>
                <w:szCs w:val="20"/>
                <w:lang w:val="en-US"/>
              </w:rPr>
              <w:t>konformitas</w:t>
            </w:r>
            <w:proofErr w:type="spellEnd"/>
            <w:r>
              <w:rPr>
                <w:sz w:val="20"/>
                <w:szCs w:val="20"/>
                <w:lang w:val="en-US"/>
              </w:rPr>
              <w:t xml:space="preserve"> </w:t>
            </w:r>
            <w:proofErr w:type="spellStart"/>
            <w:r>
              <w:rPr>
                <w:sz w:val="20"/>
                <w:szCs w:val="20"/>
                <w:lang w:val="en-US"/>
              </w:rPr>
              <w:t>berdasarkan</w:t>
            </w:r>
            <w:proofErr w:type="spellEnd"/>
            <w:r>
              <w:rPr>
                <w:sz w:val="20"/>
                <w:szCs w:val="20"/>
                <w:lang w:val="en-US"/>
              </w:rPr>
              <w:t xml:space="preserve"> </w:t>
            </w:r>
            <w:proofErr w:type="spellStart"/>
            <w:r>
              <w:rPr>
                <w:sz w:val="20"/>
                <w:szCs w:val="20"/>
                <w:lang w:val="en-US"/>
              </w:rPr>
              <w:t>norma</w:t>
            </w:r>
            <w:proofErr w:type="spellEnd"/>
            <w:r>
              <w:rPr>
                <w:sz w:val="20"/>
                <w:szCs w:val="20"/>
                <w:lang w:val="en-US"/>
              </w:rPr>
              <w:t xml:space="preserve"> </w:t>
            </w:r>
            <w:proofErr w:type="spellStart"/>
            <w:r>
              <w:rPr>
                <w:sz w:val="20"/>
                <w:szCs w:val="20"/>
                <w:lang w:val="en-US"/>
              </w:rPr>
              <w:t>sosial</w:t>
            </w:r>
            <w:proofErr w:type="spellEnd"/>
            <w:r>
              <w:rPr>
                <w:sz w:val="20"/>
                <w:szCs w:val="20"/>
                <w:lang w:val="en-US"/>
              </w:rPr>
              <w:t xml:space="preserve">, </w:t>
            </w:r>
            <w:proofErr w:type="spellStart"/>
            <w:r>
              <w:rPr>
                <w:sz w:val="20"/>
                <w:szCs w:val="20"/>
                <w:lang w:val="en-US"/>
              </w:rPr>
              <w:t>kompromi</w:t>
            </w:r>
            <w:proofErr w:type="spellEnd"/>
            <w:r>
              <w:rPr>
                <w:sz w:val="20"/>
                <w:szCs w:val="20"/>
                <w:lang w:val="en-US"/>
              </w:rPr>
              <w:t xml:space="preserve">, </w:t>
            </w:r>
            <w:proofErr w:type="spellStart"/>
            <w:r>
              <w:rPr>
                <w:sz w:val="20"/>
                <w:szCs w:val="20"/>
                <w:lang w:val="en-US"/>
              </w:rPr>
              <w:t>hingga</w:t>
            </w:r>
            <w:proofErr w:type="spellEnd"/>
            <w:r>
              <w:rPr>
                <w:sz w:val="20"/>
                <w:szCs w:val="20"/>
                <w:lang w:val="en-US"/>
              </w:rPr>
              <w:t xml:space="preserve"> </w:t>
            </w:r>
            <w:proofErr w:type="spellStart"/>
            <w:r>
              <w:rPr>
                <w:sz w:val="20"/>
                <w:szCs w:val="20"/>
                <w:lang w:val="en-US"/>
              </w:rPr>
              <w:t>informasi</w:t>
            </w:r>
            <w:proofErr w:type="spellEnd"/>
            <w:r>
              <w:rPr>
                <w:sz w:val="20"/>
                <w:szCs w:val="20"/>
                <w:lang w:val="en-US"/>
              </w:rPr>
              <w:t xml:space="preserve"> yang </w:t>
            </w:r>
            <w:proofErr w:type="spellStart"/>
            <w:r>
              <w:rPr>
                <w:sz w:val="20"/>
                <w:szCs w:val="20"/>
                <w:lang w:val="en-US"/>
              </w:rPr>
              <w:t>diperoleh</w:t>
            </w:r>
            <w:proofErr w:type="spellEnd"/>
            <w:r>
              <w:rPr>
                <w:sz w:val="20"/>
                <w:szCs w:val="20"/>
                <w:lang w:val="en-US"/>
              </w:rPr>
              <w:t xml:space="preserve">. </w:t>
            </w:r>
            <w:proofErr w:type="spellStart"/>
            <w:r>
              <w:rPr>
                <w:sz w:val="20"/>
                <w:szCs w:val="20"/>
                <w:lang w:val="en-US"/>
              </w:rPr>
              <w:t>Hasil</w:t>
            </w:r>
            <w:proofErr w:type="spellEnd"/>
            <w:r>
              <w:rPr>
                <w:sz w:val="20"/>
                <w:szCs w:val="20"/>
                <w:lang w:val="en-US"/>
              </w:rPr>
              <w:t xml:space="preserve"> </w:t>
            </w:r>
            <w:proofErr w:type="spellStart"/>
            <w:r>
              <w:rPr>
                <w:sz w:val="20"/>
                <w:szCs w:val="20"/>
                <w:lang w:val="en-US"/>
              </w:rPr>
              <w:t>penelitian</w:t>
            </w:r>
            <w:proofErr w:type="spellEnd"/>
            <w:r>
              <w:rPr>
                <w:sz w:val="20"/>
                <w:szCs w:val="20"/>
                <w:lang w:val="en-US"/>
              </w:rPr>
              <w:t xml:space="preserve"> </w:t>
            </w:r>
            <w:proofErr w:type="spellStart"/>
            <w:r>
              <w:rPr>
                <w:sz w:val="20"/>
                <w:szCs w:val="20"/>
                <w:lang w:val="en-US"/>
              </w:rPr>
              <w:t>ini</w:t>
            </w:r>
            <w:proofErr w:type="spellEnd"/>
            <w:r>
              <w:rPr>
                <w:sz w:val="20"/>
                <w:szCs w:val="20"/>
                <w:lang w:val="en-US"/>
              </w:rPr>
              <w:t xml:space="preserve"> </w:t>
            </w:r>
            <w:proofErr w:type="spellStart"/>
            <w:r>
              <w:rPr>
                <w:sz w:val="20"/>
                <w:szCs w:val="20"/>
                <w:lang w:val="en-US"/>
              </w:rPr>
              <w:t>menyoroti</w:t>
            </w:r>
            <w:proofErr w:type="spellEnd"/>
            <w:r>
              <w:rPr>
                <w:sz w:val="20"/>
                <w:szCs w:val="20"/>
                <w:lang w:val="en-US"/>
              </w:rPr>
              <w:t xml:space="preserve"> </w:t>
            </w:r>
            <w:proofErr w:type="spellStart"/>
            <w:r>
              <w:rPr>
                <w:sz w:val="20"/>
                <w:szCs w:val="20"/>
                <w:lang w:val="en-US"/>
              </w:rPr>
              <w:t>bahwa</w:t>
            </w:r>
            <w:proofErr w:type="spellEnd"/>
            <w:r>
              <w:rPr>
                <w:sz w:val="20"/>
                <w:szCs w:val="20"/>
                <w:lang w:val="en-US"/>
              </w:rPr>
              <w:t xml:space="preserve"> </w:t>
            </w:r>
            <w:proofErr w:type="spellStart"/>
            <w:r>
              <w:rPr>
                <w:sz w:val="20"/>
                <w:szCs w:val="20"/>
                <w:lang w:val="en-US"/>
              </w:rPr>
              <w:t>meskipun</w:t>
            </w:r>
            <w:proofErr w:type="spellEnd"/>
            <w:r>
              <w:rPr>
                <w:sz w:val="20"/>
                <w:szCs w:val="20"/>
                <w:lang w:val="en-US"/>
              </w:rPr>
              <w:t xml:space="preserve"> </w:t>
            </w:r>
            <w:proofErr w:type="spellStart"/>
            <w:r>
              <w:rPr>
                <w:sz w:val="20"/>
                <w:szCs w:val="20"/>
                <w:lang w:val="en-US"/>
              </w:rPr>
              <w:t>TikTok</w:t>
            </w:r>
            <w:proofErr w:type="spellEnd"/>
            <w:r>
              <w:rPr>
                <w:sz w:val="20"/>
                <w:szCs w:val="20"/>
                <w:lang w:val="en-US"/>
              </w:rPr>
              <w:t xml:space="preserve"> </w:t>
            </w:r>
            <w:proofErr w:type="spellStart"/>
            <w:r>
              <w:rPr>
                <w:sz w:val="20"/>
                <w:szCs w:val="20"/>
                <w:lang w:val="en-US"/>
              </w:rPr>
              <w:t>menjadi</w:t>
            </w:r>
            <w:proofErr w:type="spellEnd"/>
            <w:r>
              <w:rPr>
                <w:sz w:val="20"/>
                <w:szCs w:val="20"/>
                <w:lang w:val="en-US"/>
              </w:rPr>
              <w:t xml:space="preserve"> </w:t>
            </w:r>
            <w:proofErr w:type="spellStart"/>
            <w:r>
              <w:rPr>
                <w:sz w:val="20"/>
                <w:szCs w:val="20"/>
                <w:lang w:val="en-US"/>
              </w:rPr>
              <w:t>wadah</w:t>
            </w:r>
            <w:proofErr w:type="spellEnd"/>
            <w:r>
              <w:rPr>
                <w:sz w:val="20"/>
                <w:szCs w:val="20"/>
                <w:lang w:val="en-US"/>
              </w:rPr>
              <w:t xml:space="preserve"> </w:t>
            </w:r>
            <w:proofErr w:type="spellStart"/>
            <w:r>
              <w:rPr>
                <w:sz w:val="20"/>
                <w:szCs w:val="20"/>
                <w:lang w:val="en-US"/>
              </w:rPr>
              <w:t>untuk</w:t>
            </w:r>
            <w:proofErr w:type="spellEnd"/>
            <w:r>
              <w:rPr>
                <w:sz w:val="20"/>
                <w:szCs w:val="20"/>
                <w:lang w:val="en-US"/>
              </w:rPr>
              <w:t xml:space="preserve"> </w:t>
            </w:r>
            <w:proofErr w:type="spellStart"/>
            <w:r>
              <w:rPr>
                <w:sz w:val="20"/>
                <w:szCs w:val="20"/>
                <w:lang w:val="en-US"/>
              </w:rPr>
              <w:t>menunjukkan</w:t>
            </w:r>
            <w:proofErr w:type="spellEnd"/>
            <w:r>
              <w:rPr>
                <w:sz w:val="20"/>
                <w:szCs w:val="20"/>
                <w:lang w:val="en-US"/>
              </w:rPr>
              <w:t xml:space="preserve"> </w:t>
            </w:r>
            <w:proofErr w:type="spellStart"/>
            <w:r>
              <w:rPr>
                <w:sz w:val="20"/>
                <w:szCs w:val="20"/>
                <w:lang w:val="en-US"/>
              </w:rPr>
              <w:t>diri</w:t>
            </w:r>
            <w:proofErr w:type="spellEnd"/>
            <w:r>
              <w:rPr>
                <w:sz w:val="20"/>
                <w:szCs w:val="20"/>
                <w:lang w:val="en-US"/>
              </w:rPr>
              <w:t xml:space="preserve"> </w:t>
            </w:r>
            <w:proofErr w:type="spellStart"/>
            <w:r>
              <w:rPr>
                <w:sz w:val="20"/>
                <w:szCs w:val="20"/>
                <w:lang w:val="en-US"/>
              </w:rPr>
              <w:t>dan</w:t>
            </w:r>
            <w:proofErr w:type="spellEnd"/>
            <w:r>
              <w:rPr>
                <w:sz w:val="20"/>
                <w:szCs w:val="20"/>
                <w:lang w:val="en-US"/>
              </w:rPr>
              <w:t xml:space="preserve"> </w:t>
            </w:r>
            <w:proofErr w:type="spellStart"/>
            <w:r>
              <w:rPr>
                <w:sz w:val="20"/>
                <w:szCs w:val="20"/>
                <w:lang w:val="en-US"/>
              </w:rPr>
              <w:t>mencari</w:t>
            </w:r>
            <w:proofErr w:type="spellEnd"/>
            <w:r>
              <w:rPr>
                <w:sz w:val="20"/>
                <w:szCs w:val="20"/>
                <w:lang w:val="en-US"/>
              </w:rPr>
              <w:t xml:space="preserve"> </w:t>
            </w:r>
            <w:proofErr w:type="spellStart"/>
            <w:r>
              <w:rPr>
                <w:sz w:val="20"/>
                <w:szCs w:val="20"/>
                <w:lang w:val="en-US"/>
              </w:rPr>
              <w:t>hiburan</w:t>
            </w:r>
            <w:proofErr w:type="spellEnd"/>
            <w:r>
              <w:rPr>
                <w:sz w:val="20"/>
                <w:szCs w:val="20"/>
                <w:lang w:val="en-US"/>
              </w:rPr>
              <w:t xml:space="preserve">, platform </w:t>
            </w:r>
            <w:proofErr w:type="spellStart"/>
            <w:r>
              <w:rPr>
                <w:sz w:val="20"/>
                <w:szCs w:val="20"/>
                <w:lang w:val="en-US"/>
              </w:rPr>
              <w:t>ini</w:t>
            </w:r>
            <w:proofErr w:type="spellEnd"/>
            <w:r>
              <w:rPr>
                <w:sz w:val="20"/>
                <w:szCs w:val="20"/>
                <w:lang w:val="en-US"/>
              </w:rPr>
              <w:t xml:space="preserve"> </w:t>
            </w:r>
            <w:proofErr w:type="spellStart"/>
            <w:r>
              <w:rPr>
                <w:sz w:val="20"/>
                <w:szCs w:val="20"/>
                <w:lang w:val="en-US"/>
              </w:rPr>
              <w:t>juga</w:t>
            </w:r>
            <w:proofErr w:type="spellEnd"/>
            <w:r>
              <w:rPr>
                <w:sz w:val="20"/>
                <w:szCs w:val="20"/>
                <w:lang w:val="en-US"/>
              </w:rPr>
              <w:t xml:space="preserve"> </w:t>
            </w:r>
            <w:proofErr w:type="spellStart"/>
            <w:r>
              <w:rPr>
                <w:sz w:val="20"/>
                <w:szCs w:val="20"/>
                <w:lang w:val="en-US"/>
              </w:rPr>
              <w:t>merupakan</w:t>
            </w:r>
            <w:proofErr w:type="spellEnd"/>
            <w:r>
              <w:rPr>
                <w:sz w:val="20"/>
                <w:szCs w:val="20"/>
                <w:lang w:val="en-US"/>
              </w:rPr>
              <w:t xml:space="preserve"> </w:t>
            </w:r>
            <w:proofErr w:type="spellStart"/>
            <w:r>
              <w:rPr>
                <w:sz w:val="20"/>
                <w:szCs w:val="20"/>
                <w:lang w:val="en-US"/>
              </w:rPr>
              <w:t>lingkungan</w:t>
            </w:r>
            <w:proofErr w:type="spellEnd"/>
            <w:r>
              <w:rPr>
                <w:sz w:val="20"/>
                <w:szCs w:val="20"/>
                <w:lang w:val="en-US"/>
              </w:rPr>
              <w:t xml:space="preserve"> </w:t>
            </w:r>
            <w:proofErr w:type="spellStart"/>
            <w:r>
              <w:rPr>
                <w:sz w:val="20"/>
                <w:szCs w:val="20"/>
                <w:lang w:val="en-US"/>
              </w:rPr>
              <w:t>sosial</w:t>
            </w:r>
            <w:proofErr w:type="spellEnd"/>
            <w:r>
              <w:rPr>
                <w:sz w:val="20"/>
                <w:szCs w:val="20"/>
                <w:lang w:val="en-US"/>
              </w:rPr>
              <w:t xml:space="preserve"> yang </w:t>
            </w:r>
            <w:proofErr w:type="spellStart"/>
            <w:r>
              <w:rPr>
                <w:sz w:val="20"/>
                <w:szCs w:val="20"/>
                <w:lang w:val="en-US"/>
              </w:rPr>
              <w:t>memiliki</w:t>
            </w:r>
            <w:proofErr w:type="spellEnd"/>
            <w:r>
              <w:rPr>
                <w:sz w:val="20"/>
                <w:szCs w:val="20"/>
                <w:lang w:val="en-US"/>
              </w:rPr>
              <w:t xml:space="preserve"> </w:t>
            </w:r>
            <w:proofErr w:type="spellStart"/>
            <w:r>
              <w:rPr>
                <w:sz w:val="20"/>
                <w:szCs w:val="20"/>
                <w:lang w:val="en-US"/>
              </w:rPr>
              <w:t>ekspektasi</w:t>
            </w:r>
            <w:proofErr w:type="spellEnd"/>
            <w:r>
              <w:rPr>
                <w:sz w:val="20"/>
                <w:szCs w:val="20"/>
                <w:lang w:val="en-US"/>
              </w:rPr>
              <w:t xml:space="preserve"> </w:t>
            </w:r>
            <w:proofErr w:type="spellStart"/>
            <w:r>
              <w:rPr>
                <w:sz w:val="20"/>
                <w:szCs w:val="20"/>
                <w:lang w:val="en-US"/>
              </w:rPr>
              <w:t>terhadap</w:t>
            </w:r>
            <w:proofErr w:type="spellEnd"/>
            <w:r>
              <w:rPr>
                <w:sz w:val="20"/>
                <w:szCs w:val="20"/>
                <w:lang w:val="en-US"/>
              </w:rPr>
              <w:t xml:space="preserve"> </w:t>
            </w:r>
            <w:proofErr w:type="spellStart"/>
            <w:r>
              <w:rPr>
                <w:sz w:val="20"/>
                <w:szCs w:val="20"/>
                <w:lang w:val="en-US"/>
              </w:rPr>
              <w:t>penyesuaian</w:t>
            </w:r>
            <w:proofErr w:type="spellEnd"/>
            <w:r>
              <w:rPr>
                <w:sz w:val="20"/>
                <w:szCs w:val="20"/>
                <w:lang w:val="en-US"/>
              </w:rPr>
              <w:t xml:space="preserve"> </w:t>
            </w:r>
            <w:proofErr w:type="spellStart"/>
            <w:r>
              <w:rPr>
                <w:sz w:val="20"/>
                <w:szCs w:val="20"/>
                <w:lang w:val="en-US"/>
              </w:rPr>
              <w:t>diri</w:t>
            </w:r>
            <w:proofErr w:type="spellEnd"/>
            <w:r>
              <w:rPr>
                <w:sz w:val="20"/>
                <w:szCs w:val="20"/>
                <w:lang w:val="en-US"/>
              </w:rPr>
              <w:t xml:space="preserve"> </w:t>
            </w:r>
            <w:proofErr w:type="spellStart"/>
            <w:r>
              <w:rPr>
                <w:sz w:val="20"/>
                <w:szCs w:val="20"/>
                <w:lang w:val="en-US"/>
              </w:rPr>
              <w:t>dengan</w:t>
            </w:r>
            <w:proofErr w:type="spellEnd"/>
            <w:r>
              <w:rPr>
                <w:sz w:val="20"/>
                <w:szCs w:val="20"/>
                <w:lang w:val="en-US"/>
              </w:rPr>
              <w:t xml:space="preserve"> </w:t>
            </w:r>
            <w:proofErr w:type="spellStart"/>
            <w:r>
              <w:rPr>
                <w:sz w:val="20"/>
                <w:szCs w:val="20"/>
                <w:lang w:val="en-US"/>
              </w:rPr>
              <w:t>standar</w:t>
            </w:r>
            <w:proofErr w:type="spellEnd"/>
            <w:r>
              <w:rPr>
                <w:sz w:val="20"/>
                <w:szCs w:val="20"/>
                <w:lang w:val="en-US"/>
              </w:rPr>
              <w:t xml:space="preserve"> </w:t>
            </w:r>
            <w:proofErr w:type="spellStart"/>
            <w:r>
              <w:rPr>
                <w:sz w:val="20"/>
                <w:szCs w:val="20"/>
                <w:lang w:val="en-US"/>
              </w:rPr>
              <w:t>kelompok</w:t>
            </w:r>
            <w:proofErr w:type="spellEnd"/>
            <w:r>
              <w:rPr>
                <w:sz w:val="20"/>
                <w:szCs w:val="20"/>
                <w:lang w:val="en-US"/>
              </w:rPr>
              <w:t xml:space="preserve">. </w:t>
            </w:r>
            <w:proofErr w:type="spellStart"/>
            <w:r>
              <w:rPr>
                <w:sz w:val="20"/>
                <w:szCs w:val="20"/>
                <w:lang w:val="en-US"/>
              </w:rPr>
              <w:t>Kesimpulan</w:t>
            </w:r>
            <w:proofErr w:type="spellEnd"/>
            <w:r>
              <w:rPr>
                <w:sz w:val="20"/>
                <w:szCs w:val="20"/>
                <w:lang w:val="en-US"/>
              </w:rPr>
              <w:t xml:space="preserve"> </w:t>
            </w:r>
            <w:proofErr w:type="spellStart"/>
            <w:r>
              <w:rPr>
                <w:sz w:val="20"/>
                <w:szCs w:val="20"/>
                <w:lang w:val="en-US"/>
              </w:rPr>
              <w:t>dari</w:t>
            </w:r>
            <w:proofErr w:type="spellEnd"/>
            <w:r>
              <w:rPr>
                <w:sz w:val="20"/>
                <w:szCs w:val="20"/>
                <w:lang w:val="en-US"/>
              </w:rPr>
              <w:t xml:space="preserve"> </w:t>
            </w:r>
            <w:proofErr w:type="spellStart"/>
            <w:r>
              <w:rPr>
                <w:sz w:val="20"/>
                <w:szCs w:val="20"/>
                <w:lang w:val="en-US"/>
              </w:rPr>
              <w:t>penelitian</w:t>
            </w:r>
            <w:proofErr w:type="spellEnd"/>
            <w:r>
              <w:rPr>
                <w:sz w:val="20"/>
                <w:szCs w:val="20"/>
                <w:lang w:val="en-US"/>
              </w:rPr>
              <w:t xml:space="preserve"> </w:t>
            </w:r>
            <w:proofErr w:type="spellStart"/>
            <w:r>
              <w:rPr>
                <w:sz w:val="20"/>
                <w:szCs w:val="20"/>
                <w:lang w:val="en-US"/>
              </w:rPr>
              <w:t>ini</w:t>
            </w:r>
            <w:proofErr w:type="spellEnd"/>
            <w:r>
              <w:rPr>
                <w:sz w:val="20"/>
                <w:szCs w:val="20"/>
                <w:lang w:val="en-US"/>
              </w:rPr>
              <w:t xml:space="preserve"> </w:t>
            </w:r>
            <w:proofErr w:type="spellStart"/>
            <w:r>
              <w:rPr>
                <w:sz w:val="20"/>
                <w:szCs w:val="20"/>
                <w:lang w:val="en-US"/>
              </w:rPr>
              <w:t>menegaskan</w:t>
            </w:r>
            <w:proofErr w:type="spellEnd"/>
            <w:r>
              <w:rPr>
                <w:sz w:val="20"/>
                <w:szCs w:val="20"/>
                <w:lang w:val="en-US"/>
              </w:rPr>
              <w:t xml:space="preserve"> </w:t>
            </w:r>
            <w:proofErr w:type="spellStart"/>
            <w:r>
              <w:rPr>
                <w:sz w:val="20"/>
                <w:szCs w:val="20"/>
                <w:lang w:val="en-US"/>
              </w:rPr>
              <w:t>bahwa</w:t>
            </w:r>
            <w:proofErr w:type="spellEnd"/>
            <w:r>
              <w:rPr>
                <w:sz w:val="20"/>
                <w:szCs w:val="20"/>
                <w:lang w:val="en-US"/>
              </w:rPr>
              <w:t xml:space="preserve"> media </w:t>
            </w:r>
            <w:proofErr w:type="spellStart"/>
            <w:r>
              <w:rPr>
                <w:sz w:val="20"/>
                <w:szCs w:val="20"/>
                <w:lang w:val="en-US"/>
              </w:rPr>
              <w:t>sosial</w:t>
            </w:r>
            <w:proofErr w:type="spellEnd"/>
            <w:r>
              <w:rPr>
                <w:sz w:val="20"/>
                <w:szCs w:val="20"/>
                <w:lang w:val="en-US"/>
              </w:rPr>
              <w:t xml:space="preserve"> </w:t>
            </w:r>
            <w:proofErr w:type="spellStart"/>
            <w:r>
              <w:rPr>
                <w:sz w:val="20"/>
                <w:szCs w:val="20"/>
                <w:lang w:val="en-US"/>
              </w:rPr>
              <w:t>memiliki</w:t>
            </w:r>
            <w:proofErr w:type="spellEnd"/>
            <w:r>
              <w:rPr>
                <w:sz w:val="20"/>
                <w:szCs w:val="20"/>
                <w:lang w:val="en-US"/>
              </w:rPr>
              <w:t xml:space="preserve"> </w:t>
            </w:r>
            <w:proofErr w:type="spellStart"/>
            <w:r>
              <w:rPr>
                <w:sz w:val="20"/>
                <w:szCs w:val="20"/>
                <w:lang w:val="en-US"/>
              </w:rPr>
              <w:t>peran</w:t>
            </w:r>
            <w:proofErr w:type="spellEnd"/>
            <w:r>
              <w:rPr>
                <w:sz w:val="20"/>
                <w:szCs w:val="20"/>
                <w:lang w:val="en-US"/>
              </w:rPr>
              <w:t xml:space="preserve"> </w:t>
            </w:r>
            <w:proofErr w:type="spellStart"/>
            <w:r>
              <w:rPr>
                <w:sz w:val="20"/>
                <w:szCs w:val="20"/>
                <w:lang w:val="en-US"/>
              </w:rPr>
              <w:t>penting</w:t>
            </w:r>
            <w:proofErr w:type="spellEnd"/>
            <w:r>
              <w:rPr>
                <w:sz w:val="20"/>
                <w:szCs w:val="20"/>
                <w:lang w:val="en-US"/>
              </w:rPr>
              <w:t xml:space="preserve"> </w:t>
            </w:r>
            <w:proofErr w:type="spellStart"/>
            <w:r>
              <w:rPr>
                <w:sz w:val="20"/>
                <w:szCs w:val="20"/>
                <w:lang w:val="en-US"/>
              </w:rPr>
              <w:t>dalam</w:t>
            </w:r>
            <w:proofErr w:type="spellEnd"/>
            <w:r>
              <w:rPr>
                <w:sz w:val="20"/>
                <w:szCs w:val="20"/>
                <w:lang w:val="en-US"/>
              </w:rPr>
              <w:t xml:space="preserve"> </w:t>
            </w:r>
            <w:proofErr w:type="spellStart"/>
            <w:r>
              <w:rPr>
                <w:sz w:val="20"/>
                <w:szCs w:val="20"/>
                <w:lang w:val="en-US"/>
              </w:rPr>
              <w:t>membentuk</w:t>
            </w:r>
            <w:proofErr w:type="spellEnd"/>
            <w:r>
              <w:rPr>
                <w:sz w:val="20"/>
                <w:szCs w:val="20"/>
                <w:lang w:val="en-US"/>
              </w:rPr>
              <w:t xml:space="preserve"> </w:t>
            </w:r>
            <w:proofErr w:type="spellStart"/>
            <w:r>
              <w:rPr>
                <w:sz w:val="20"/>
                <w:szCs w:val="20"/>
                <w:lang w:val="en-US"/>
              </w:rPr>
              <w:t>perilaku</w:t>
            </w:r>
            <w:proofErr w:type="spellEnd"/>
            <w:r>
              <w:rPr>
                <w:sz w:val="20"/>
                <w:szCs w:val="20"/>
                <w:lang w:val="en-US"/>
              </w:rPr>
              <w:t xml:space="preserve"> digital </w:t>
            </w:r>
            <w:proofErr w:type="spellStart"/>
            <w:r>
              <w:rPr>
                <w:sz w:val="20"/>
                <w:szCs w:val="20"/>
                <w:lang w:val="en-US"/>
              </w:rPr>
              <w:t>anak</w:t>
            </w:r>
            <w:proofErr w:type="spellEnd"/>
            <w:r>
              <w:rPr>
                <w:sz w:val="20"/>
                <w:szCs w:val="20"/>
                <w:lang w:val="en-US"/>
              </w:rPr>
              <w:t xml:space="preserve"> </w:t>
            </w:r>
            <w:proofErr w:type="spellStart"/>
            <w:r>
              <w:rPr>
                <w:sz w:val="20"/>
                <w:szCs w:val="20"/>
                <w:lang w:val="en-US"/>
              </w:rPr>
              <w:t>muda</w:t>
            </w:r>
            <w:proofErr w:type="spellEnd"/>
            <w:r>
              <w:rPr>
                <w:sz w:val="20"/>
                <w:szCs w:val="20"/>
                <w:lang w:val="en-US"/>
              </w:rPr>
              <w:t xml:space="preserve"> </w:t>
            </w:r>
            <w:proofErr w:type="spellStart"/>
            <w:r>
              <w:rPr>
                <w:sz w:val="20"/>
                <w:szCs w:val="20"/>
                <w:lang w:val="en-US"/>
              </w:rPr>
              <w:t>zaman</w:t>
            </w:r>
            <w:proofErr w:type="spellEnd"/>
            <w:r>
              <w:rPr>
                <w:sz w:val="20"/>
                <w:szCs w:val="20"/>
                <w:lang w:val="en-US"/>
              </w:rPr>
              <w:t xml:space="preserve"> </w:t>
            </w:r>
            <w:proofErr w:type="spellStart"/>
            <w:r>
              <w:rPr>
                <w:sz w:val="20"/>
                <w:szCs w:val="20"/>
                <w:lang w:val="en-US"/>
              </w:rPr>
              <w:t>sekarang</w:t>
            </w:r>
            <w:proofErr w:type="spellEnd"/>
            <w:r>
              <w:rPr>
                <w:sz w:val="20"/>
                <w:szCs w:val="20"/>
                <w:lang w:val="en-US"/>
              </w:rPr>
              <w:t xml:space="preserve">, </w:t>
            </w:r>
            <w:proofErr w:type="spellStart"/>
            <w:r>
              <w:rPr>
                <w:sz w:val="20"/>
                <w:szCs w:val="20"/>
                <w:lang w:val="en-US"/>
              </w:rPr>
              <w:t>namun</w:t>
            </w:r>
            <w:proofErr w:type="spellEnd"/>
            <w:r>
              <w:rPr>
                <w:sz w:val="20"/>
                <w:szCs w:val="20"/>
                <w:lang w:val="en-US"/>
              </w:rPr>
              <w:t xml:space="preserve"> </w:t>
            </w:r>
            <w:proofErr w:type="spellStart"/>
            <w:r>
              <w:rPr>
                <w:sz w:val="20"/>
                <w:szCs w:val="20"/>
                <w:lang w:val="en-US"/>
              </w:rPr>
              <w:t>respons</w:t>
            </w:r>
            <w:proofErr w:type="spellEnd"/>
            <w:r>
              <w:rPr>
                <w:sz w:val="20"/>
                <w:szCs w:val="20"/>
                <w:lang w:val="en-US"/>
              </w:rPr>
              <w:t xml:space="preserve"> </w:t>
            </w:r>
            <w:proofErr w:type="spellStart"/>
            <w:r>
              <w:rPr>
                <w:sz w:val="20"/>
                <w:szCs w:val="20"/>
                <w:lang w:val="en-US"/>
              </w:rPr>
              <w:t>individu</w:t>
            </w:r>
            <w:proofErr w:type="spellEnd"/>
            <w:r>
              <w:rPr>
                <w:sz w:val="20"/>
                <w:szCs w:val="20"/>
                <w:lang w:val="en-US"/>
              </w:rPr>
              <w:t xml:space="preserve"> </w:t>
            </w:r>
            <w:proofErr w:type="spellStart"/>
            <w:r>
              <w:rPr>
                <w:sz w:val="20"/>
                <w:szCs w:val="20"/>
                <w:lang w:val="en-US"/>
              </w:rPr>
              <w:t>terhadap</w:t>
            </w:r>
            <w:proofErr w:type="spellEnd"/>
            <w:r>
              <w:rPr>
                <w:sz w:val="20"/>
                <w:szCs w:val="20"/>
                <w:lang w:val="en-US"/>
              </w:rPr>
              <w:t xml:space="preserve"> </w:t>
            </w:r>
            <w:proofErr w:type="spellStart"/>
            <w:r>
              <w:rPr>
                <w:sz w:val="20"/>
                <w:szCs w:val="20"/>
                <w:lang w:val="en-US"/>
              </w:rPr>
              <w:t>tekanan</w:t>
            </w:r>
            <w:proofErr w:type="spellEnd"/>
            <w:r>
              <w:rPr>
                <w:sz w:val="20"/>
                <w:szCs w:val="20"/>
                <w:lang w:val="en-US"/>
              </w:rPr>
              <w:t xml:space="preserve"> </w:t>
            </w:r>
            <w:proofErr w:type="spellStart"/>
            <w:r>
              <w:rPr>
                <w:sz w:val="20"/>
                <w:szCs w:val="20"/>
                <w:lang w:val="en-US"/>
              </w:rPr>
              <w:t>sosial</w:t>
            </w:r>
            <w:proofErr w:type="spellEnd"/>
            <w:r>
              <w:rPr>
                <w:sz w:val="20"/>
                <w:szCs w:val="20"/>
                <w:lang w:val="en-US"/>
              </w:rPr>
              <w:t xml:space="preserve"> </w:t>
            </w:r>
            <w:proofErr w:type="spellStart"/>
            <w:r>
              <w:rPr>
                <w:sz w:val="20"/>
                <w:szCs w:val="20"/>
                <w:lang w:val="en-US"/>
              </w:rPr>
              <w:t>sangat</w:t>
            </w:r>
            <w:proofErr w:type="spellEnd"/>
            <w:r>
              <w:rPr>
                <w:sz w:val="20"/>
                <w:szCs w:val="20"/>
                <w:lang w:val="en-US"/>
              </w:rPr>
              <w:t xml:space="preserve"> </w:t>
            </w:r>
            <w:proofErr w:type="spellStart"/>
            <w:r>
              <w:rPr>
                <w:sz w:val="20"/>
                <w:szCs w:val="20"/>
                <w:lang w:val="en-US"/>
              </w:rPr>
              <w:t>dipengaruhi</w:t>
            </w:r>
            <w:proofErr w:type="spellEnd"/>
            <w:r>
              <w:rPr>
                <w:sz w:val="20"/>
                <w:szCs w:val="20"/>
                <w:lang w:val="en-US"/>
              </w:rPr>
              <w:t xml:space="preserve"> </w:t>
            </w:r>
            <w:proofErr w:type="spellStart"/>
            <w:r>
              <w:rPr>
                <w:sz w:val="20"/>
                <w:szCs w:val="20"/>
                <w:lang w:val="en-US"/>
              </w:rPr>
              <w:t>oleh</w:t>
            </w:r>
            <w:proofErr w:type="spellEnd"/>
            <w:r>
              <w:rPr>
                <w:sz w:val="20"/>
                <w:szCs w:val="20"/>
                <w:lang w:val="en-US"/>
              </w:rPr>
              <w:t xml:space="preserve"> </w:t>
            </w:r>
            <w:proofErr w:type="spellStart"/>
            <w:r>
              <w:rPr>
                <w:sz w:val="20"/>
                <w:szCs w:val="20"/>
                <w:lang w:val="en-US"/>
              </w:rPr>
              <w:t>sifat</w:t>
            </w:r>
            <w:proofErr w:type="spellEnd"/>
            <w:r>
              <w:rPr>
                <w:sz w:val="20"/>
                <w:szCs w:val="20"/>
                <w:lang w:val="en-US"/>
              </w:rPr>
              <w:t xml:space="preserve"> </w:t>
            </w:r>
            <w:proofErr w:type="spellStart"/>
            <w:r>
              <w:rPr>
                <w:sz w:val="20"/>
                <w:szCs w:val="20"/>
                <w:lang w:val="en-US"/>
              </w:rPr>
              <w:t>pribadi</w:t>
            </w:r>
            <w:proofErr w:type="spellEnd"/>
            <w:r>
              <w:rPr>
                <w:sz w:val="20"/>
                <w:szCs w:val="20"/>
                <w:lang w:val="en-US"/>
              </w:rPr>
              <w:t xml:space="preserve"> </w:t>
            </w:r>
            <w:proofErr w:type="spellStart"/>
            <w:r>
              <w:rPr>
                <w:sz w:val="20"/>
                <w:szCs w:val="20"/>
                <w:lang w:val="en-US"/>
              </w:rPr>
              <w:t>dan</w:t>
            </w:r>
            <w:proofErr w:type="spellEnd"/>
            <w:r>
              <w:rPr>
                <w:sz w:val="20"/>
                <w:szCs w:val="20"/>
                <w:lang w:val="en-US"/>
              </w:rPr>
              <w:t xml:space="preserve"> </w:t>
            </w:r>
            <w:proofErr w:type="spellStart"/>
            <w:r>
              <w:rPr>
                <w:sz w:val="20"/>
                <w:szCs w:val="20"/>
                <w:lang w:val="en-US"/>
              </w:rPr>
              <w:t>nilai-nilai</w:t>
            </w:r>
            <w:proofErr w:type="spellEnd"/>
            <w:r>
              <w:rPr>
                <w:sz w:val="20"/>
                <w:szCs w:val="20"/>
                <w:lang w:val="en-US"/>
              </w:rPr>
              <w:t xml:space="preserve"> yang </w:t>
            </w:r>
            <w:proofErr w:type="spellStart"/>
            <w:r>
              <w:rPr>
                <w:sz w:val="20"/>
                <w:szCs w:val="20"/>
                <w:lang w:val="en-US"/>
              </w:rPr>
              <w:t>mereka</w:t>
            </w:r>
            <w:proofErr w:type="spellEnd"/>
            <w:r>
              <w:rPr>
                <w:sz w:val="20"/>
                <w:szCs w:val="20"/>
                <w:lang w:val="en-US"/>
              </w:rPr>
              <w:t xml:space="preserve"> </w:t>
            </w:r>
            <w:proofErr w:type="spellStart"/>
            <w:r>
              <w:rPr>
                <w:sz w:val="20"/>
                <w:szCs w:val="20"/>
                <w:lang w:val="en-US"/>
              </w:rPr>
              <w:t>yakini</w:t>
            </w:r>
            <w:proofErr w:type="spellEnd"/>
            <w:r>
              <w:rPr>
                <w:sz w:val="20"/>
                <w:szCs w:val="20"/>
                <w:lang w:val="en-US"/>
              </w:rPr>
              <w:t>.</w:t>
            </w:r>
          </w:p>
        </w:tc>
      </w:tr>
      <w:tr w:rsidR="00E657F7" w:rsidRPr="004B685B" w:rsidTr="0037692E">
        <w:trPr>
          <w:trHeight w:val="2843"/>
        </w:trPr>
        <w:tc>
          <w:tcPr>
            <w:tcW w:w="2547" w:type="dxa"/>
            <w:vMerge/>
            <w:tcBorders>
              <w:top w:val="single" w:sz="12" w:space="0" w:color="9BBB59"/>
            </w:tcBorders>
          </w:tcPr>
          <w:p w:rsidR="00E657F7" w:rsidRPr="004B685B" w:rsidRDefault="00E657F7" w:rsidP="00E657F7">
            <w:pPr>
              <w:widowControl w:val="0"/>
              <w:pBdr>
                <w:top w:val="nil"/>
                <w:left w:val="nil"/>
                <w:bottom w:val="nil"/>
                <w:right w:val="nil"/>
                <w:between w:val="nil"/>
              </w:pBdr>
              <w:spacing w:line="240" w:lineRule="auto"/>
              <w:rPr>
                <w:rFonts w:ascii="Times New Roman" w:eastAsia="Times New Roman" w:hAnsi="Times New Roman" w:cs="Times New Roman"/>
                <w:sz w:val="20"/>
                <w:szCs w:val="20"/>
              </w:rPr>
            </w:pPr>
          </w:p>
        </w:tc>
        <w:tc>
          <w:tcPr>
            <w:tcW w:w="6515" w:type="dxa"/>
            <w:tcBorders>
              <w:top w:val="single" w:sz="12" w:space="0" w:color="9BBB59"/>
              <w:bottom w:val="single" w:sz="12" w:space="0" w:color="9BBB59"/>
            </w:tcBorders>
            <w:shd w:val="clear" w:color="auto" w:fill="F2F2F2"/>
          </w:tcPr>
          <w:p w:rsidR="00A85CC7" w:rsidRPr="00A85CC7" w:rsidRDefault="00A85CC7" w:rsidP="00A85CC7">
            <w:pPr>
              <w:spacing w:after="0" w:line="240" w:lineRule="auto"/>
              <w:jc w:val="both"/>
              <w:rPr>
                <w:rFonts w:ascii="Times New Roman" w:eastAsia="Times New Roman" w:hAnsi="Times New Roman" w:cs="Times New Roman"/>
                <w:i/>
                <w:sz w:val="20"/>
                <w:szCs w:val="20"/>
                <w:lang w:val="en-US"/>
              </w:rPr>
            </w:pPr>
            <w:r w:rsidRPr="00A85CC7">
              <w:rPr>
                <w:rFonts w:ascii="Times New Roman" w:eastAsia="Times New Roman" w:hAnsi="Times New Roman" w:cs="Times New Roman"/>
                <w:i/>
                <w:sz w:val="20"/>
                <w:szCs w:val="20"/>
                <w:lang w:val="en-US"/>
              </w:rPr>
              <w:t>This study aims to explore how students perceive and respond to viral trends on TikTok, as well as to examine how pressure to conform to social norms influences their behaviour when using this social media platform. Through a descriptive qualitative approach involving in-depth interviews with three psychology students, this study reveals that participation in TikTok trends is driven by strong influence from social circles and various personal reasons. The three participants demonstrated diverse forms of conformity, ranging from conformity based on social norms, compromise, to information obtained. The findings highlight that while TikTok serves as a platform for self-expression and entertainment, it also functions as a social environment with expectations for conforming to group standards. The conclusion of this study emphasises that social media plays a significant role in shaping the digital behaviour of today’s youth, but individual responses to social pressure are greatly influenced by personal traits and the values they hold</w:t>
            </w:r>
          </w:p>
          <w:p w:rsidR="00E657F7" w:rsidRPr="00FE5C7F" w:rsidRDefault="00E657F7" w:rsidP="00E657F7">
            <w:pPr>
              <w:spacing w:after="0" w:line="240" w:lineRule="auto"/>
              <w:jc w:val="both"/>
              <w:rPr>
                <w:rFonts w:ascii="Times New Roman" w:eastAsia="SimSun" w:hAnsi="Times New Roman" w:cs="Times New Roman"/>
                <w:i/>
                <w:iCs/>
                <w:sz w:val="20"/>
                <w:szCs w:val="20"/>
                <w:lang w:val="en-US"/>
              </w:rPr>
            </w:pPr>
            <w:r w:rsidRPr="004B685B">
              <w:rPr>
                <w:i/>
                <w:noProof/>
                <w:lang w:val="en-US"/>
              </w:rPr>
              <w:drawing>
                <wp:inline distT="0" distB="0" distL="0" distR="0" wp14:anchorId="3F7C71A7" wp14:editId="2420E198">
                  <wp:extent cx="722630" cy="255270"/>
                  <wp:effectExtent l="0" t="0" r="1270" b="0"/>
                  <wp:docPr id="16" name="image1.png" descr="https://licensebuttons.net/l/by-sa/3.0/88x31.png"/>
                  <wp:cNvGraphicFramePr/>
                  <a:graphic xmlns:a="http://schemas.openxmlformats.org/drawingml/2006/main">
                    <a:graphicData uri="http://schemas.openxmlformats.org/drawingml/2006/picture">
                      <pic:pic xmlns:pic="http://schemas.openxmlformats.org/drawingml/2006/picture">
                        <pic:nvPicPr>
                          <pic:cNvPr id="0" name="image1.png" descr="https://licensebuttons.net/l/by-sa/3.0/88x31.png"/>
                          <pic:cNvPicPr preferRelativeResize="0"/>
                        </pic:nvPicPr>
                        <pic:blipFill>
                          <a:blip r:embed="rId10">
                            <a:extLst>
                              <a:ext uri="{28A0092B-C50C-407E-A947-70E740481C1C}">
                                <a14:useLocalDpi xmlns:a14="http://schemas.microsoft.com/office/drawing/2010/main" val="0"/>
                              </a:ext>
                            </a:extLst>
                          </a:blip>
                          <a:srcRect/>
                          <a:stretch>
                            <a:fillRect/>
                          </a:stretch>
                        </pic:blipFill>
                        <pic:spPr>
                          <a:xfrm>
                            <a:off x="0" y="0"/>
                            <a:ext cx="722630" cy="255270"/>
                          </a:xfrm>
                          <a:prstGeom prst="rect">
                            <a:avLst/>
                          </a:prstGeom>
                          <a:ln/>
                        </pic:spPr>
                      </pic:pic>
                    </a:graphicData>
                  </a:graphic>
                </wp:inline>
              </w:drawing>
            </w:r>
          </w:p>
          <w:p w:rsidR="00E657F7" w:rsidRPr="004B685B" w:rsidRDefault="00E657F7" w:rsidP="00E657F7">
            <w:pPr>
              <w:spacing w:after="0" w:line="240" w:lineRule="auto"/>
              <w:ind w:right="149"/>
              <w:rPr>
                <w:rFonts w:ascii="Times New Roman" w:eastAsia="Times New Roman" w:hAnsi="Times New Roman" w:cs="Times New Roman"/>
                <w:sz w:val="16"/>
                <w:szCs w:val="16"/>
              </w:rPr>
            </w:pPr>
            <w:r w:rsidRPr="004B685B">
              <w:rPr>
                <w:rFonts w:ascii="Times New Roman" w:eastAsia="Times New Roman" w:hAnsi="Times New Roman" w:cs="Times New Roman"/>
                <w:sz w:val="16"/>
                <w:szCs w:val="16"/>
              </w:rPr>
              <w:t xml:space="preserve">This is an open access article under the </w:t>
            </w:r>
            <w:hyperlink r:id="rId11">
              <w:r w:rsidRPr="004B685B">
                <w:rPr>
                  <w:rFonts w:ascii="Times New Roman" w:eastAsia="Times New Roman" w:hAnsi="Times New Roman" w:cs="Times New Roman"/>
                  <w:color w:val="0000FF"/>
                  <w:sz w:val="16"/>
                  <w:szCs w:val="16"/>
                  <w:u w:val="single"/>
                </w:rPr>
                <w:t>CC–BY-SA</w:t>
              </w:r>
            </w:hyperlink>
            <w:r w:rsidRPr="004B685B">
              <w:rPr>
                <w:rFonts w:ascii="Times New Roman" w:eastAsia="Times New Roman" w:hAnsi="Times New Roman" w:cs="Times New Roman"/>
                <w:sz w:val="16"/>
                <w:szCs w:val="16"/>
              </w:rPr>
              <w:t xml:space="preserve"> license.</w:t>
            </w:r>
          </w:p>
        </w:tc>
      </w:tr>
    </w:tbl>
    <w:p w:rsidR="005F3205" w:rsidRPr="000405DD" w:rsidRDefault="005F3205" w:rsidP="002A706B">
      <w:pPr>
        <w:pBdr>
          <w:top w:val="nil"/>
          <w:left w:val="nil"/>
          <w:bottom w:val="nil"/>
          <w:right w:val="nil"/>
          <w:between w:val="nil"/>
        </w:pBdr>
        <w:spacing w:before="120" w:after="120" w:line="240" w:lineRule="auto"/>
        <w:jc w:val="both"/>
        <w:rPr>
          <w:rFonts w:ascii="Times New Roman" w:eastAsia="Times New Roman" w:hAnsi="Times New Roman" w:cs="Times New Roman"/>
          <w:sz w:val="20"/>
          <w:szCs w:val="20"/>
          <w:lang w:val="en-US"/>
        </w:rPr>
      </w:pPr>
      <w:r w:rsidRPr="004B685B">
        <w:rPr>
          <w:rFonts w:ascii="Times New Roman" w:eastAsia="Times New Roman" w:hAnsi="Times New Roman" w:cs="Times New Roman"/>
          <w:b/>
          <w:color w:val="000000"/>
          <w:sz w:val="20"/>
          <w:szCs w:val="20"/>
        </w:rPr>
        <w:t xml:space="preserve">How to Cite: </w:t>
      </w:r>
      <w:r w:rsidR="00851EFA" w:rsidRPr="00851EFA">
        <w:rPr>
          <w:rFonts w:ascii="Times New Roman" w:eastAsia="Times New Roman" w:hAnsi="Times New Roman" w:cs="Times New Roman"/>
          <w:sz w:val="20"/>
          <w:szCs w:val="20"/>
        </w:rPr>
        <w:t>Nova Lisye Sinaulan</w:t>
      </w:r>
      <w:r w:rsidR="006F38DD">
        <w:rPr>
          <w:rFonts w:ascii="Times New Roman" w:eastAsia="Times New Roman" w:hAnsi="Times New Roman" w:cs="Times New Roman"/>
          <w:sz w:val="20"/>
          <w:szCs w:val="20"/>
          <w:lang w:val="en-US"/>
        </w:rPr>
        <w:t>, et al</w:t>
      </w:r>
      <w:r w:rsidR="007615DE">
        <w:rPr>
          <w:rFonts w:ascii="Times New Roman" w:eastAsia="Times New Roman" w:hAnsi="Times New Roman" w:cs="Times New Roman"/>
          <w:sz w:val="20"/>
          <w:szCs w:val="20"/>
          <w:lang w:val="en-US"/>
        </w:rPr>
        <w:t xml:space="preserve"> </w:t>
      </w:r>
      <w:r w:rsidRPr="004B685B">
        <w:rPr>
          <w:rFonts w:ascii="Times New Roman" w:eastAsia="Times New Roman" w:hAnsi="Times New Roman" w:cs="Times New Roman"/>
          <w:sz w:val="20"/>
          <w:szCs w:val="20"/>
        </w:rPr>
        <w:t xml:space="preserve">(2025). </w:t>
      </w:r>
      <w:r w:rsidR="00274D74" w:rsidRPr="00274D74">
        <w:rPr>
          <w:rFonts w:ascii="Times New Roman" w:eastAsia="Times New Roman" w:hAnsi="Times New Roman" w:cs="Times New Roman"/>
          <w:sz w:val="20"/>
          <w:szCs w:val="20"/>
        </w:rPr>
        <w:t>Pengalaman Mahasiswa dalam Mengikuti Tren Tiktok: Kajian Tentang Konformitas Sosial</w:t>
      </w:r>
      <w:r w:rsidR="00647142">
        <w:rPr>
          <w:rFonts w:ascii="Times New Roman" w:eastAsia="Times New Roman" w:hAnsi="Times New Roman" w:cs="Times New Roman"/>
          <w:sz w:val="20"/>
          <w:szCs w:val="20"/>
          <w:lang w:val="en-US"/>
        </w:rPr>
        <w:t>,</w:t>
      </w:r>
      <w:r w:rsidR="00864B7C" w:rsidRPr="00864B7C">
        <w:rPr>
          <w:rFonts w:ascii="Times New Roman" w:eastAsia="Times New Roman" w:hAnsi="Times New Roman" w:cs="Times New Roman"/>
          <w:sz w:val="20"/>
          <w:szCs w:val="20"/>
        </w:rPr>
        <w:t xml:space="preserve"> </w:t>
      </w:r>
      <w:r w:rsidR="00E37797">
        <w:rPr>
          <w:rFonts w:ascii="Times New Roman" w:eastAsia="Times New Roman" w:hAnsi="Times New Roman" w:cs="Times New Roman"/>
          <w:sz w:val="20"/>
          <w:szCs w:val="20"/>
        </w:rPr>
        <w:t>4 (1</w:t>
      </w:r>
      <w:r w:rsidRPr="004B685B">
        <w:rPr>
          <w:rFonts w:ascii="Times New Roman" w:eastAsia="Times New Roman" w:hAnsi="Times New Roman" w:cs="Times New Roman"/>
          <w:sz w:val="20"/>
          <w:szCs w:val="20"/>
        </w:rPr>
        <w:t>)</w:t>
      </w:r>
      <w:r w:rsidR="005D3B9F" w:rsidRPr="005D3B9F">
        <w:t xml:space="preserve"> </w:t>
      </w:r>
      <w:r w:rsidR="00B40F78" w:rsidRPr="00B40F78">
        <w:rPr>
          <w:rFonts w:ascii="Times New Roman" w:eastAsia="Times New Roman" w:hAnsi="Times New Roman" w:cs="Times New Roman"/>
          <w:sz w:val="20"/>
          <w:szCs w:val="20"/>
          <w:lang w:val="en-US"/>
        </w:rPr>
        <w:t>1581-1585</w:t>
      </w:r>
      <w:r w:rsidRPr="004B685B">
        <w:rPr>
          <w:rFonts w:ascii="Times New Roman" w:eastAsia="Times New Roman" w:hAnsi="Times New Roman" w:cs="Times New Roman"/>
          <w:sz w:val="20"/>
          <w:szCs w:val="20"/>
        </w:rPr>
        <w:t>. http</w:t>
      </w:r>
      <w:r w:rsidR="00754F66">
        <w:rPr>
          <w:rFonts w:ascii="Times New Roman" w:eastAsia="Times New Roman" w:hAnsi="Times New Roman" w:cs="Times New Roman"/>
          <w:sz w:val="20"/>
          <w:szCs w:val="20"/>
        </w:rPr>
        <w:t>s://doi.org/10.31004/jerkin.v4i1</w:t>
      </w:r>
      <w:r w:rsidRPr="004B685B">
        <w:rPr>
          <w:rFonts w:ascii="Times New Roman" w:eastAsia="Times New Roman" w:hAnsi="Times New Roman" w:cs="Times New Roman"/>
          <w:sz w:val="20"/>
          <w:szCs w:val="20"/>
        </w:rPr>
        <w:t>.</w:t>
      </w:r>
      <w:r w:rsidR="001E044B">
        <w:rPr>
          <w:rFonts w:ascii="Times New Roman" w:eastAsia="Times New Roman" w:hAnsi="Times New Roman" w:cs="Times New Roman"/>
          <w:sz w:val="20"/>
          <w:szCs w:val="20"/>
          <w:lang w:val="en-US"/>
        </w:rPr>
        <w:t>1790</w:t>
      </w:r>
    </w:p>
    <w:p w:rsidR="00C81181" w:rsidRPr="004D4FA9" w:rsidRDefault="00680D65" w:rsidP="00C81181">
      <w:pPr>
        <w:pStyle w:val="JRPMHeading1"/>
        <w:tabs>
          <w:tab w:val="center" w:pos="4543"/>
          <w:tab w:val="right" w:pos="9087"/>
        </w:tabs>
        <w:spacing w:before="240"/>
        <w:jc w:val="center"/>
        <w:rPr>
          <w:bCs/>
        </w:rPr>
      </w:pPr>
      <w:r>
        <w:rPr>
          <w:bCs/>
        </w:rPr>
        <w:t xml:space="preserve"> </w:t>
      </w:r>
      <w:r w:rsidR="004D4FA9">
        <w:rPr>
          <w:bCs/>
        </w:rPr>
        <w:t>PENDAHULUAN</w:t>
      </w:r>
      <w:r w:rsidR="00DC4410">
        <w:rPr>
          <w:bCs/>
        </w:rPr>
        <w:t xml:space="preserve"> </w:t>
      </w:r>
      <w:bookmarkStart w:id="0" w:name="_GoBack"/>
      <w:bookmarkEnd w:id="0"/>
      <w:r w:rsidR="00A9420D">
        <w:rPr>
          <w:bCs/>
        </w:rPr>
        <w:t xml:space="preserve"> </w:t>
      </w:r>
      <w:r w:rsidR="00150E6D">
        <w:rPr>
          <w:bCs/>
        </w:rPr>
        <w:t xml:space="preserve"> </w:t>
      </w:r>
    </w:p>
    <w:p w:rsidR="00D22C93" w:rsidRDefault="00D22C93" w:rsidP="00D22C93">
      <w:pPr>
        <w:pStyle w:val="JRPMBody"/>
        <w:rPr>
          <w:szCs w:val="22"/>
        </w:rPr>
      </w:pPr>
      <w:r>
        <w:rPr>
          <w:szCs w:val="22"/>
        </w:rPr>
        <w:t xml:space="preserve">Di era digital saat ini, media sosial telah menjadi ruang interaksi yang kompleks sekaligus sarat potensi pembentukan identitas, terutama bagi Generasi Z, kelompok yang lahir dan tumbuh seiring perkembangan teknologi informasi. TikTok, sebagai salah satu platform media sosial paling dominan, menawarkan konten yang terus berubah secara cepat melalui sistem algoritma yang mendorong keterlibatan intensif. Pengguna dari Generasi Z tidak hanya memanfaatkannya untuk hiburan, tetapi juga sebagai medium membangun identitas sosial, mencari pengakuan, serta mengikuti tren yang bersifat </w:t>
      </w:r>
      <w:r>
        <w:rPr>
          <w:szCs w:val="22"/>
        </w:rPr>
        <w:lastRenderedPageBreak/>
        <w:t>sementara namun kuat pengaruhnya (Vaterlaus et al., 2021). TikTok  muncul  sebagai  platform  media  sosial  paling  populer  di  kalangan Generasi Z dengan penetrasi 46,84%, memfasilitasi pembuatan dan penyebaran konten kreatif  berbasis  musik,  efek  visual,  dan  tantangan  yang  mencakup  beragam  kategori seperti  tarian,  tutorial,  dan  konten  edukatif.  Perkembangan  terbaru  menunjukkan pergeseran tren TikTok ke konten edukatif, direspons platform melalui kompetisi kreator yang mendorong konten bernilai manfaat tinggi, sambil tetap mempertahankan kebebasan berekspresi melalui video kreatif seperti tarian dan tantangan.</w:t>
      </w:r>
    </w:p>
    <w:p w:rsidR="00D22C93" w:rsidRDefault="00D22C93" w:rsidP="00D22C93">
      <w:pPr>
        <w:pStyle w:val="JRPMBody"/>
        <w:rPr>
          <w:szCs w:val="22"/>
        </w:rPr>
      </w:pPr>
      <w:r>
        <w:rPr>
          <w:szCs w:val="22"/>
        </w:rPr>
        <w:t>Namun, di balik popularitas TikTok, terdapat fenomena psikologis yang semakin mencolok, yaitu Fear of Missing Out (FoMO) atau rasa takut ketinggalan (Brown et al., 2022). FoMO, yang ditandai oleh kecemasan bahwa pengguna akan kehilangan informasi atau pengalaman penting yang dialami orang lain, telah diidentifikasi sebagai salah satu pendorong interaksi berlebih dengan platform digital. Kondisi ini diperkuat oleh arus konten yang cepat, sifat viralitas yang mudah terbentuk, serta mekanisme rekomendasi algoritma yang menampilkan konten populer secara terus-menerus.</w:t>
      </w:r>
    </w:p>
    <w:p w:rsidR="00D22C93" w:rsidRDefault="00D22C93" w:rsidP="00D22C93">
      <w:pPr>
        <w:pStyle w:val="JRPMBody"/>
        <w:rPr>
          <w:szCs w:val="22"/>
        </w:rPr>
      </w:pPr>
      <w:r>
        <w:rPr>
          <w:szCs w:val="22"/>
        </w:rPr>
        <w:t>FoMO menjadi isu yang penting untuk dipahami dalam konteks penggunaan TikTok oleh Generasi Z. Platform ini tidak hanya menyediakan konten yang beragam, tetapi juga memiliki algoritma yang dirancang untuk menampilkan konten yang relevan dan viral, sehingga pengguna merasa perlu untuk terus-menerus terlibat dengan platform agar tidak ketinggalan tren atau momen penting (Montag et al., 2021). Dalam hal ini, FoMO berperan sebagai salah satu faktor yang memotivasi penggunaan TikTok yang intensif di kalangan Generasi Z, dengan segala implikasi psikologis dan sosial yang menyertainya.</w:t>
      </w:r>
    </w:p>
    <w:p w:rsidR="00D22C93" w:rsidRDefault="00D22C93" w:rsidP="00D22C93">
      <w:pPr>
        <w:pStyle w:val="JRPMBody"/>
        <w:rPr>
          <w:szCs w:val="22"/>
        </w:rPr>
      </w:pPr>
      <w:r>
        <w:rPr>
          <w:szCs w:val="22"/>
        </w:rPr>
        <w:t>Davis (2002) menyatakan lewat teori cognitive-behavioral nya yaitu perilaku seseorang yang berhubungan dengan keinginan selalu menggunakan internet/media social akan menimbulkan dampak negative seperti perilaku yang condong atau cenderung untuk terus menerus menggunakan media sosial, hal ini adalah suatu akibat yang disebabkan oleh hubungan psikososial yang besar salah satunya ialah konformitas dengan teman-temannya. Konformitas adalah suatu bentuk tendensi orang untuk merubah perilaku atau keyakinan agar perilakunya tersebut sesuai dengan perilaku orang lain (Taylor,2009). Peran teman sebaya ini sangat berpengaruh dan sangat mendominasi, pada dasarnya mereka akan ingin berpenampilan yang sama, ingin berperilaku yang sama, memiliki bahasa yang sama, dan ingin membentuk suatu kelompok dengan (Abdullahi, 2017). Menurut Baron &amp; Byrne (2008) adapun ciri-ciri dari konformitas ialah : a) Kesepakatan yaitu berdasarkan pengaruh social permintaan langsung dari individu kepada individu lain, b) Kepatuhan yaitu bentuk pengaruh lingkungan ketika individu memerintahkan individu lain untuk melakukan hal yang sama, c) Indokrinasi, yaitu menerima aturan-aturan dalam kelompok d) Norma sosial, yaitu aturan yang harus dijalankan setiap individu di kelompok.</w:t>
      </w:r>
    </w:p>
    <w:p w:rsidR="00D22C93" w:rsidRDefault="00D22C93" w:rsidP="00D22C93">
      <w:pPr>
        <w:pStyle w:val="JRPMBody"/>
        <w:spacing w:after="100" w:afterAutospacing="1"/>
        <w:contextualSpacing/>
        <w:rPr>
          <w:szCs w:val="22"/>
        </w:rPr>
      </w:pPr>
      <w:r>
        <w:rPr>
          <w:szCs w:val="22"/>
        </w:rPr>
        <w:t>Generasi  Z  menjadi  subjek  penelitian  yang  relevan  dalam  studi  interaksi  sosial dan media sosial karena peran aktif mereka dalam membentuk tren komunikasi digital, di mana dalam konteks akademik, pemahaman tentang komunikasi efektif yang diajarkan dosen  membantu  mempersiapkan  mereka  untuk  interaksi  profesional  di  berbagai lingkungan.  Faturtama  dan  Abidin  (2023)  menekankan  bahwa  mahasiswa  Generasi  Z terlibat  dalam  proses  saling  memengaruhi  dalam  interaksi  sosial,  yang  menjadi  kunci dalam  memahami  transformasi komunikasi  melalui  platform  digital,  sementara  data Statista  menunjukkan  peningkatan  signifikan  penggunaan  TikTok  pada  2021-2024, mencerminkan adaptasi cepat generasi ini terhadap konten online dibanding generasi X dan  milenial  yang  kurang  terlibat  dalam tren  digital.</w:t>
      </w:r>
    </w:p>
    <w:p w:rsidR="00D22C93" w:rsidRDefault="00D22C93" w:rsidP="00D22C93">
      <w:pPr>
        <w:pStyle w:val="JRPMBody"/>
        <w:spacing w:after="100" w:afterAutospacing="1"/>
        <w:contextualSpacing/>
        <w:rPr>
          <w:szCs w:val="22"/>
        </w:rPr>
      </w:pPr>
      <w:r>
        <w:rPr>
          <w:szCs w:val="22"/>
        </w:rPr>
        <w:t xml:space="preserve">Penelitian ini berfokus untuk mengeksplorasi lebih dalam pengalaman subjektif mahasiswa dalam mengikuti tren di TikTok, serta bagaimana dinamika konformitas sosial memengaruhi perilaku mereka di platform tersebut. Dengan menggunakan pendekatan kualitatif, penelitian ini diharapkan dapat memberikan pemahaman yang lebih kaya tentang motivasi, tekanan sosial, dan nilai-nilai yang melatarbelakangi keterlibatan mahasiswa dalam budaya digital ini.   </w:t>
      </w:r>
    </w:p>
    <w:p w:rsidR="006D1B40" w:rsidRDefault="00383706" w:rsidP="006D1B40">
      <w:pPr>
        <w:pBdr>
          <w:top w:val="nil"/>
          <w:left w:val="nil"/>
          <w:bottom w:val="nil"/>
          <w:right w:val="nil"/>
          <w:between w:val="nil"/>
        </w:pBdr>
        <w:spacing w:before="240" w:after="120" w:line="240" w:lineRule="auto"/>
        <w:jc w:val="center"/>
        <w:rPr>
          <w:rFonts w:ascii="Times New Roman" w:eastAsia="Times New Roman" w:hAnsi="Times New Roman" w:cs="Times New Roman"/>
          <w:b/>
          <w:color w:val="000000"/>
          <w:lang w:val="en-US"/>
        </w:rPr>
      </w:pPr>
      <w:r>
        <w:rPr>
          <w:rFonts w:ascii="Times New Roman" w:eastAsia="Times New Roman" w:hAnsi="Times New Roman" w:cs="Times New Roman"/>
          <w:b/>
          <w:color w:val="000000"/>
          <w:lang w:val="en-US"/>
        </w:rPr>
        <w:t>METODE</w:t>
      </w:r>
      <w:r w:rsidR="00D67448">
        <w:rPr>
          <w:rFonts w:ascii="Times New Roman" w:eastAsia="Times New Roman" w:hAnsi="Times New Roman" w:cs="Times New Roman"/>
          <w:b/>
          <w:color w:val="000000"/>
          <w:lang w:val="en-US"/>
        </w:rPr>
        <w:t xml:space="preserve"> </w:t>
      </w:r>
      <w:r w:rsidR="00F253DA">
        <w:rPr>
          <w:rFonts w:ascii="Times New Roman" w:eastAsia="Times New Roman" w:hAnsi="Times New Roman" w:cs="Times New Roman"/>
          <w:b/>
          <w:color w:val="000000"/>
          <w:lang w:val="en-US"/>
        </w:rPr>
        <w:t xml:space="preserve"> </w:t>
      </w:r>
    </w:p>
    <w:p w:rsidR="00D22C93" w:rsidRPr="00D22C93" w:rsidRDefault="00D22C93" w:rsidP="00D22C93">
      <w:pPr>
        <w:pStyle w:val="JRPMBody"/>
      </w:pPr>
      <w:r w:rsidRPr="00D22C93">
        <w:t>Penelitian ini berfokus pad a teknik wawancara sebagai metode pengumpulan data dalam penelitian kualitatif. Penelitian ini dilakukan melalui analisis berbagai literatur akademis yang relevan, seperti artikel jurnal ilmiah, buku, dan laporan penelitian, untuk mendapatkan pemahaman mendalam tentang penggunaan wawancara dalam konteks ilmiah.</w:t>
      </w:r>
    </w:p>
    <w:p w:rsidR="00D22C93" w:rsidRPr="00D22C93" w:rsidRDefault="00D22C93" w:rsidP="00D22C93">
      <w:pPr>
        <w:pStyle w:val="JRPMBody"/>
      </w:pPr>
      <w:r w:rsidRPr="00D22C93">
        <w:lastRenderedPageBreak/>
        <w:t>Tujuan utama dari pendekatan ini adalah untuk mensintesis pengetahuan yang ada dan mengidentifikasi kekuatan, keterbatasan, dan aplikasi praktis dari teknik wawancara di berbagai bidang penelitian. Analisis difokuskan pada landasan teoritis teknik wawancara, serta implementasi praktisnya dalam melakukan wawancara terstruktur, semi-terstruktur, dan tidak terstruktur.</w:t>
      </w:r>
    </w:p>
    <w:p w:rsidR="00D22C93" w:rsidRPr="00D22C93" w:rsidRDefault="00D22C93" w:rsidP="00D22C93">
      <w:pPr>
        <w:pStyle w:val="JRPMBody"/>
      </w:pPr>
      <w:r w:rsidRPr="00D22C93">
        <w:t>Dengan mengevaluasi secara kritis berbagai sumber literatur, penelitian ini bertujuan untuk menyediakan kerangka konseptual yang komprehensif bagi para peneliti untuk merancang dan menerapkan teknik wawancara dengan tepat sesuai dengan tujuan penelitian mereka.</w:t>
      </w:r>
    </w:p>
    <w:p w:rsidR="00D22C93" w:rsidRPr="00D22C93" w:rsidRDefault="00D22C93" w:rsidP="00D22C93">
      <w:pPr>
        <w:pStyle w:val="JRPMBody"/>
      </w:pPr>
      <w:r w:rsidRPr="00D22C93">
        <w:t>Populasi  adalah wilayah generalisasi yang terdiri dari obyek/subyek yang mempunyai kualitas dan karakteristik tertentu yang di tetapkan oleh peneliti untuk dipelajari dan kemudian ditarik kesimpulannya (Sugiyono, 2014). Dalam penelitian ini peneliti memfokuskan seluruh mahasiswa Prodi Psikologi, Unima.</w:t>
      </w:r>
    </w:p>
    <w:p w:rsidR="00D22C93" w:rsidRPr="00D22C93" w:rsidRDefault="00D22C93" w:rsidP="00D22C93">
      <w:pPr>
        <w:pStyle w:val="JRPMBody"/>
      </w:pPr>
      <w:r w:rsidRPr="00D22C93">
        <w:t>Menurut Sugiyono (2016:81) Sampel adalah sebagian dari jumlah dan karakterisktik yang dimiliki oleh populasi, sedangkan teknik pengambilan sampel disebut dengan sampling. Menurut Sugiyono (2009:63. Total dari sample yang di ambil adalah 3 orang.</w:t>
      </w:r>
    </w:p>
    <w:p w:rsidR="00474775" w:rsidRDefault="00316B1F" w:rsidP="00474775">
      <w:pPr>
        <w:pBdr>
          <w:top w:val="nil"/>
          <w:left w:val="nil"/>
          <w:bottom w:val="nil"/>
          <w:right w:val="nil"/>
          <w:between w:val="nil"/>
        </w:pBdr>
        <w:spacing w:before="240" w:after="120" w:line="240" w:lineRule="auto"/>
        <w:jc w:val="center"/>
        <w:rPr>
          <w:rFonts w:ascii="Times New Roman" w:eastAsia="Times New Roman" w:hAnsi="Times New Roman" w:cs="Times New Roman"/>
          <w:b/>
          <w:color w:val="000000"/>
          <w:lang w:val="en-US"/>
        </w:rPr>
      </w:pPr>
      <w:r>
        <w:rPr>
          <w:rFonts w:ascii="Times New Roman" w:eastAsia="Times New Roman" w:hAnsi="Times New Roman" w:cs="Times New Roman"/>
          <w:b/>
          <w:color w:val="000000"/>
          <w:lang w:val="en-US"/>
        </w:rPr>
        <w:t>HASIL DAN PEMBAHASAN</w:t>
      </w:r>
    </w:p>
    <w:p w:rsidR="00D22C93" w:rsidRDefault="00D22C93" w:rsidP="00D22C93">
      <w:pPr>
        <w:pStyle w:val="JRPMBody"/>
      </w:pPr>
      <w:r>
        <w:t>TikTok sangat dipengaruhi oleh dinamika sosial di lingkungan pertemanan dan preferensi pribadi. Responden pertama (M1), mengaku bahwa ia mengikuti tren TikTok karena adanya dorongan sosial dari teman-temannya. Ia merasa takut tertinggal (FOMO) apabila tidak mengikuti tren yang sedang ramai tersebut. Sehingga bentuk konformitas yang ditunjukkan oleh M1 cenderung normatif, yaitu mengikuti tren demi memperoleh penerimaan sosial dan menghindari penolakan dari kelompok. Sedangkan responden kedua (M2), seorang mahasiswa menunjukkan bentuk konformitas yang kompromistis. Ia tidak terlalu antusias dengan TikTok, namun memilih untuk ikut tren tertentu demi memelihara hubungan sosial dan menghindari tekanan dari lingkungan pertemanan. Walaupun demikian, M2 tetap menjaga batas-batas kenyamanan pribadinya dalam memilih konten yang diikutinya. Berbeda dengan keduanya, responden ketiga (M3) yang merupakan mahasiswa Psikologi justru cenderung selektif dan kritis dalam menanggapi tren TikTok. Ia hanya mengikuti tren yang sesuai dengan nilai dan minat pribadinya, yakni konten-konten yang bersifat mengedukasi atau reflektif. M3 menunjukkan bentuk konformitas informasional, di mana keputusan untuk mengikuti tren berdasarkan penilaian internal dan bukan hanya tekanan sosial. Temuan ini menunjukkan bahwa meskipun tren TikTok memberikan ruang untuk adanya konformitas terjadi.</w:t>
      </w:r>
    </w:p>
    <w:p w:rsidR="00D22C93" w:rsidRDefault="00D22C93" w:rsidP="00D22C93">
      <w:pPr>
        <w:pStyle w:val="JRPMBody"/>
      </w:pPr>
      <w:r>
        <w:t>Hasil penelitian ini mengungkapkan bahwa pengalaman siswa dalam mengikuti tren TikTok tidak dapat dipisahkan dari dinamika sosial yang terjadi dalam kelompok sebaya mereka dan motif pribadi yang beragam. Ketiga informan menunjukkan bentuk-bentuk konformitas yang berbeda, menggambarkan kompleksitas pengaruh sosial di era digital, khususnya dalam konteks penggunaan TikTok oleh Generasi Z.</w:t>
      </w:r>
    </w:p>
    <w:p w:rsidR="00D22C93" w:rsidRDefault="00D22C93" w:rsidP="00D22C93">
      <w:pPr>
        <w:pStyle w:val="JRPMBody"/>
      </w:pPr>
      <w:r>
        <w:t>Kesesuaian normatif yang ditunjukkan oleh responden pertama (M1) menunjukkan bagaimana tekanan sosial dari kelompok sebaya dapat mendorong individu untuk mengubah perilaku mereka demi mendapatkan penerimaan sosial. Hal ini sejalan dengan pandangan Taylor (2009) bahwa konformitas adalah kecenderungan individu untuk mengubah perilaku atau keyakinan mereka agar sesuai dengan kelompok sosial mereka. Dalam kasus M1, rasa khawatir ketinggalan (FoMO) menjadi pendorong utama keterlibatan mereka dalam tren TikTok, sesuai dengan temuan Brown dkk. (2022), di mana FoMO merupakan salah satu pendorong utama penggunaan digital yang berlebihan, terutama di antara remaja dan dewasa muda. Sistem algoritma TikTok, yang secara berulang menampilkan konten viral, semakin memperkuat tekanan sosial ini.</w:t>
      </w:r>
    </w:p>
    <w:p w:rsidR="00D22C93" w:rsidRDefault="00D22C93" w:rsidP="00D22C93">
      <w:pPr>
        <w:pStyle w:val="JRPMBody"/>
      </w:pPr>
      <w:r>
        <w:t>Sementara itu, responden kedua (M2) memperlihatkan bentuk konformitas yang lebih kompromis. Mereka menyadari tekanan sosial tetapi tetap mengontrol konten yang mereka ikuti. Hal ini menunjukkan kesadaran kritis dalam interaksi digital, di mana individu tidak sepenuhnya tunduk pada norma sosial tetapi menegosiasikan antara tuntutan sosial dan kenyamanan pribadi. Sikap ini mencerminkan bentuk konformitas yang lebih fleksibel, di mana kepatuhan sosial tidak selalu berarti kehilangan kemandirian individu.</w:t>
      </w:r>
    </w:p>
    <w:p w:rsidR="00D22C93" w:rsidRDefault="00D22C93" w:rsidP="00D22C93">
      <w:pPr>
        <w:pStyle w:val="JRPMBody"/>
      </w:pPr>
      <w:r>
        <w:t xml:space="preserve">Berbeda dengan dua responden lainnya, responden ketiga (M3) menunjukkan kesesuaian informasional, mengikuti tren berdasarkan pertimbangan rasional dan nilai pribadi. Mereka hanya dipilih konten yang dianggap memiliki nilai edukatif atau sesuai dengan minat mereka. Temuantersebut </w:t>
      </w:r>
      <w:r>
        <w:lastRenderedPageBreak/>
        <w:t>menunjukkan bahwa tidak semua pengguna TikTok pasif dalam mengikuti tren; beberapa di antaranya selektif dan mempertimbangkan Relevansi konten terhadap identitas mereka. Sikap ini sejalan dengan teori konformitas informasional menurut Baron &amp; Byrne (2008), yang menyatakan bahwa individu mengikuti orang lain karena mereka meyakini bahwa pendapat atau tindakan mereka mencerminkan kenyataan yang sebenarnya.</w:t>
      </w:r>
    </w:p>
    <w:p w:rsidR="00D22C93" w:rsidRDefault="00D22C93" w:rsidP="00D22C93">
      <w:pPr>
        <w:pStyle w:val="JRPMBody"/>
      </w:pPr>
      <w:r>
        <w:t>Dari ketiga profil tersebut, jelas bahwa tekanan sosial, baik eksplisit (mengundang teman, ekspektasi kelompok) maupun implisit (algoritma, norma viral), berperan signifikan dalam membentuk perilaku mahasiswa di TikTok. Namun, respons terhadap tekanan semacam itu subjektif dan sangat bergantung pada karakter individu, nilai pribadi, dan posisi sosial mereka dalam kelompok. Hal ini menguatkan pandangan Davis (2002) bahwa penggunaan media sosial erat terkait dengan kondisi psikososial individu, termasuk kebutuhan untuk diterima, diakui, dan menjadi bagian dari kelompok sosial.</w:t>
      </w:r>
    </w:p>
    <w:p w:rsidR="00D22C93" w:rsidRDefault="00D22C93" w:rsidP="00D22C93">
      <w:pPr>
        <w:pStyle w:val="JRPMBody"/>
      </w:pPr>
      <w:r>
        <w:t>Selain itu, Temuan ini mendukung perspektif Faturtama dan Abidin (2023), yang berargumen bahwa siswa Generasi Z secara aktif terlibat dalam proses pengaruh timbal balik di ruang digital, di mana platform media sosial seperti TikTok berfungsi sebagai tempat untuk ekspresi diri sekaligus ruang untuk konformitas sosial. Oleh karena itu, dapat disimpulkan bahwa meskipun tren TikTok menyediakan ruang untuk kreatifitas dan ekspresi, platform ini juga menciptakan ekosistem sosial yang penuh dengan tekanan untuk menyesuaikan diri dengan norma dan ekspektasi kelompok, baik secara sadar maupun tidak sadar.</w:t>
      </w:r>
    </w:p>
    <w:p w:rsidR="00376E64" w:rsidRDefault="00732C0B" w:rsidP="00376E64">
      <w:pPr>
        <w:pBdr>
          <w:top w:val="nil"/>
          <w:left w:val="nil"/>
          <w:bottom w:val="nil"/>
          <w:right w:val="nil"/>
          <w:between w:val="nil"/>
        </w:pBdr>
        <w:spacing w:before="240" w:after="120" w:line="240" w:lineRule="auto"/>
        <w:jc w:val="center"/>
        <w:rPr>
          <w:rFonts w:ascii="Times New Roman" w:eastAsia="Times New Roman" w:hAnsi="Times New Roman" w:cs="Times New Roman"/>
          <w:b/>
          <w:color w:val="000000"/>
          <w:lang w:val="en-US"/>
        </w:rPr>
      </w:pPr>
      <w:r>
        <w:rPr>
          <w:rFonts w:ascii="Times New Roman" w:eastAsia="Times New Roman" w:hAnsi="Times New Roman" w:cs="Times New Roman"/>
          <w:b/>
          <w:color w:val="000000"/>
          <w:lang w:val="en-US"/>
        </w:rPr>
        <w:t>SIMPULAN</w:t>
      </w:r>
      <w:r w:rsidR="009A13DA">
        <w:rPr>
          <w:rFonts w:ascii="Times New Roman" w:eastAsia="Times New Roman" w:hAnsi="Times New Roman" w:cs="Times New Roman"/>
          <w:b/>
          <w:color w:val="000000"/>
          <w:lang w:val="en-US"/>
        </w:rPr>
        <w:t xml:space="preserve"> </w:t>
      </w:r>
    </w:p>
    <w:p w:rsidR="00D22C93" w:rsidRPr="00D22C93" w:rsidRDefault="00D22C93" w:rsidP="00D22C93">
      <w:pPr>
        <w:pBdr>
          <w:top w:val="nil"/>
          <w:left w:val="nil"/>
          <w:bottom w:val="nil"/>
          <w:right w:val="nil"/>
          <w:between w:val="nil"/>
        </w:pBdr>
        <w:spacing w:after="0" w:line="240" w:lineRule="auto"/>
        <w:ind w:firstLine="567"/>
        <w:jc w:val="both"/>
        <w:rPr>
          <w:rFonts w:ascii="Times New Roman" w:hAnsi="Times New Roman" w:cs="Times New Roman"/>
        </w:rPr>
      </w:pPr>
      <w:r w:rsidRPr="00D22C93">
        <w:rPr>
          <w:rFonts w:ascii="Times New Roman" w:hAnsi="Times New Roman" w:cs="Times New Roman"/>
        </w:rPr>
        <w:t>Penelitian ini mengungkap bahwa partisipasi mahasiswa dalam tren TikTok dipengaruhi oleh interaksi sosial dalam kelompok sebaya dan preferensi pribadi. Studi ini mengidentifikasi tiga jenis konformitas yang berbeda di antara informan: konformitas normatif, kompromi, dan informasional. Temuan ini mengindikasikan bahwa tekanan sosial, baik secara langsung maupun tidak langsung, berperan signifikan dalam membentuk perilaku digital. Namun, respons individu terhadap tekanan ini bervariasi, tergantung pada karakter, nilai, dan kesadaran diri mereka.</w:t>
      </w:r>
    </w:p>
    <w:p w:rsidR="00D22C93" w:rsidRPr="00D22C93" w:rsidRDefault="00D22C93" w:rsidP="00D22C93">
      <w:pPr>
        <w:pBdr>
          <w:top w:val="nil"/>
          <w:left w:val="nil"/>
          <w:bottom w:val="nil"/>
          <w:right w:val="nil"/>
          <w:between w:val="nil"/>
        </w:pBdr>
        <w:spacing w:after="0" w:line="240" w:lineRule="auto"/>
        <w:ind w:firstLine="567"/>
        <w:jc w:val="both"/>
        <w:rPr>
          <w:rFonts w:ascii="Times New Roman" w:hAnsi="Times New Roman" w:cs="Times New Roman"/>
        </w:rPr>
      </w:pPr>
      <w:r w:rsidRPr="00D22C93">
        <w:rPr>
          <w:rFonts w:ascii="Times New Roman" w:hAnsi="Times New Roman" w:cs="Times New Roman"/>
        </w:rPr>
        <w:t>TikTok tidak hanya berfungsi sebagai platform hiburan dan ekspresi diri, tetapi juga sebagai arena sosial yang mendorong adaptasi terhadap norma kelompok. Meskipun demikian, mahasiswa tidak selalu secara pasif mengikuti tekanan sosial ini. Beberapa mahasiswa mampu mempertahankan nilai-nilai pribadi mereka dan secara selektif memilih konten yang mereka konsumsi. Oleh karena itu, konformitas di TikTok adalah proses yang kompleks dan multidimensional, di mana faktor sosial dan psikologis berinteraksi untuk memengaruhi bagaimana individu mengelola kehadiran digital mereka.</w:t>
      </w:r>
    </w:p>
    <w:p w:rsidR="00D22C93" w:rsidRPr="00D22C93" w:rsidRDefault="00D22C93" w:rsidP="00D22C93">
      <w:pPr>
        <w:pBdr>
          <w:top w:val="nil"/>
          <w:left w:val="nil"/>
          <w:bottom w:val="nil"/>
          <w:right w:val="nil"/>
          <w:between w:val="nil"/>
        </w:pBdr>
        <w:spacing w:after="0" w:line="240" w:lineRule="auto"/>
        <w:ind w:firstLine="567"/>
        <w:jc w:val="both"/>
        <w:rPr>
          <w:rFonts w:ascii="Times New Roman" w:hAnsi="Times New Roman" w:cs="Times New Roman"/>
        </w:rPr>
      </w:pPr>
      <w:r w:rsidRPr="00D22C93">
        <w:rPr>
          <w:rFonts w:ascii="Times New Roman" w:hAnsi="Times New Roman" w:cs="Times New Roman"/>
        </w:rPr>
        <w:t>Studi ini mendukung gagasan bahwa penggunaan media sosial oleh Generasi Z terkait erat dengan kebutuhan untuk diterima oleh kelompok sebaya, tetapi juga memberikan kesempatan bagi individu untuk menunjukkan otonomi dan selektivitas dalam pilihan mereka.</w:t>
      </w:r>
    </w:p>
    <w:p w:rsidR="00D1066A" w:rsidRPr="00D1066A" w:rsidRDefault="00D1066A" w:rsidP="00D1066A">
      <w:pPr>
        <w:pBdr>
          <w:top w:val="nil"/>
          <w:left w:val="nil"/>
          <w:bottom w:val="nil"/>
          <w:right w:val="nil"/>
          <w:between w:val="nil"/>
        </w:pBdr>
        <w:spacing w:after="0" w:line="240" w:lineRule="auto"/>
        <w:ind w:firstLine="567"/>
        <w:jc w:val="both"/>
        <w:rPr>
          <w:rFonts w:ascii="Times New Roman" w:hAnsi="Times New Roman" w:cs="Times New Roman"/>
        </w:rPr>
      </w:pPr>
    </w:p>
    <w:p w:rsidR="00A8552D" w:rsidRDefault="00732C0B" w:rsidP="00163CCE">
      <w:pPr>
        <w:pBdr>
          <w:top w:val="nil"/>
          <w:left w:val="nil"/>
          <w:bottom w:val="nil"/>
          <w:right w:val="nil"/>
          <w:between w:val="nil"/>
        </w:pBdr>
        <w:spacing w:before="240" w:after="120" w:line="240" w:lineRule="auto"/>
        <w:jc w:val="center"/>
        <w:rPr>
          <w:rFonts w:ascii="Times New Roman" w:eastAsia="Times New Roman" w:hAnsi="Times New Roman" w:cs="Times New Roman"/>
          <w:b/>
          <w:color w:val="000000"/>
          <w:lang w:val="en-US"/>
        </w:rPr>
      </w:pPr>
      <w:r>
        <w:rPr>
          <w:rFonts w:ascii="Times New Roman" w:eastAsia="Times New Roman" w:hAnsi="Times New Roman" w:cs="Times New Roman"/>
          <w:b/>
          <w:color w:val="000000"/>
          <w:lang w:val="en-US"/>
        </w:rPr>
        <w:t>UCAPAN TRIMAKASIH</w:t>
      </w:r>
      <w:r w:rsidR="00D32710">
        <w:rPr>
          <w:rFonts w:ascii="Times New Roman" w:eastAsia="Times New Roman" w:hAnsi="Times New Roman" w:cs="Times New Roman"/>
          <w:b/>
          <w:color w:val="000000"/>
          <w:lang w:val="en-US"/>
        </w:rPr>
        <w:t xml:space="preserve"> </w:t>
      </w:r>
      <w:r w:rsidR="00BE24B4">
        <w:rPr>
          <w:rFonts w:ascii="Times New Roman" w:eastAsia="Times New Roman" w:hAnsi="Times New Roman" w:cs="Times New Roman"/>
          <w:b/>
          <w:color w:val="000000"/>
          <w:lang w:val="en-US"/>
        </w:rPr>
        <w:t xml:space="preserve"> </w:t>
      </w:r>
      <w:r w:rsidR="006C51D9">
        <w:rPr>
          <w:rFonts w:ascii="Times New Roman" w:eastAsia="Times New Roman" w:hAnsi="Times New Roman" w:cs="Times New Roman"/>
          <w:b/>
          <w:color w:val="000000"/>
          <w:lang w:val="en-US"/>
        </w:rPr>
        <w:t xml:space="preserve"> </w:t>
      </w:r>
    </w:p>
    <w:p w:rsidR="00D22C93" w:rsidRPr="00D22C93" w:rsidRDefault="00D22C93" w:rsidP="00D22C93">
      <w:pPr>
        <w:pStyle w:val="JRPMBody"/>
      </w:pPr>
      <w:r w:rsidRPr="00D22C93">
        <w:t>Peneliti menyampaikan ucapan terima kasih kepada pihak yang sudah berkontribusi dalam pelaksanaan penelitian dan penyusunan artikel ini terutama  kepada teman-teman dan dosen yang telah  membimbing dalam proses penelitian ini.</w:t>
      </w:r>
    </w:p>
    <w:p w:rsidR="008C1E58" w:rsidRPr="00F057DE" w:rsidRDefault="00BE41A2" w:rsidP="00376E64">
      <w:pPr>
        <w:pBdr>
          <w:top w:val="nil"/>
          <w:left w:val="nil"/>
          <w:bottom w:val="nil"/>
          <w:right w:val="nil"/>
          <w:between w:val="nil"/>
        </w:pBdr>
        <w:spacing w:before="240" w:after="120" w:line="240" w:lineRule="auto"/>
        <w:jc w:val="center"/>
        <w:rPr>
          <w:rFonts w:ascii="Times New Roman" w:eastAsia="Times New Roman" w:hAnsi="Times New Roman" w:cs="Times New Roman"/>
          <w:b/>
          <w:color w:val="000000"/>
          <w:lang w:val="en-US"/>
        </w:rPr>
      </w:pPr>
      <w:r>
        <w:rPr>
          <w:rFonts w:ascii="Times New Roman" w:eastAsia="Times New Roman" w:hAnsi="Times New Roman" w:cs="Times New Roman"/>
          <w:b/>
          <w:color w:val="000000"/>
          <w:lang w:val="en-US"/>
        </w:rPr>
        <w:t>REFERENSI</w:t>
      </w:r>
      <w:r w:rsidR="00193444">
        <w:rPr>
          <w:rFonts w:ascii="Times New Roman" w:eastAsia="Times New Roman" w:hAnsi="Times New Roman" w:cs="Times New Roman"/>
          <w:b/>
          <w:color w:val="000000"/>
          <w:lang w:val="en-US"/>
        </w:rPr>
        <w:t xml:space="preserve"> </w:t>
      </w:r>
      <w:r w:rsidR="00E373A1">
        <w:rPr>
          <w:rFonts w:ascii="Times New Roman" w:eastAsia="Times New Roman" w:hAnsi="Times New Roman" w:cs="Times New Roman"/>
          <w:b/>
          <w:color w:val="000000"/>
          <w:lang w:val="en-US"/>
        </w:rPr>
        <w:t xml:space="preserve"> </w:t>
      </w:r>
      <w:r w:rsidR="00F728BE">
        <w:rPr>
          <w:rFonts w:ascii="Times New Roman" w:eastAsia="Times New Roman" w:hAnsi="Times New Roman" w:cs="Times New Roman"/>
          <w:b/>
          <w:color w:val="000000"/>
          <w:lang w:val="en-US"/>
        </w:rPr>
        <w:t xml:space="preserve"> </w:t>
      </w:r>
      <w:r w:rsidR="00150620">
        <w:rPr>
          <w:rFonts w:ascii="Times New Roman" w:eastAsia="Times New Roman" w:hAnsi="Times New Roman" w:cs="Times New Roman"/>
          <w:b/>
          <w:color w:val="000000"/>
          <w:lang w:val="en-US"/>
        </w:rPr>
        <w:t xml:space="preserve"> </w:t>
      </w:r>
    </w:p>
    <w:p w:rsidR="005B7BFF" w:rsidRPr="005B7BFF" w:rsidRDefault="005B7BFF" w:rsidP="005B7BFF">
      <w:pPr>
        <w:widowControl w:val="0"/>
        <w:autoSpaceDE w:val="0"/>
        <w:autoSpaceDN w:val="0"/>
        <w:adjustRightInd w:val="0"/>
        <w:spacing w:after="0" w:line="240" w:lineRule="auto"/>
        <w:ind w:left="480" w:hanging="480"/>
        <w:jc w:val="both"/>
        <w:rPr>
          <w:rFonts w:ascii="Times New Roman" w:hAnsi="Times New Roman" w:cs="Times New Roman"/>
          <w:noProof/>
        </w:rPr>
      </w:pPr>
      <w:r w:rsidRPr="005B7BFF">
        <w:rPr>
          <w:rFonts w:ascii="Times New Roman" w:hAnsi="Times New Roman" w:cs="Times New Roman"/>
          <w:noProof/>
        </w:rPr>
        <w:fldChar w:fldCharType="begin"/>
      </w:r>
      <w:r w:rsidRPr="005B7BFF">
        <w:rPr>
          <w:rFonts w:ascii="Times New Roman" w:hAnsi="Times New Roman" w:cs="Times New Roman"/>
          <w:noProof/>
        </w:rPr>
        <w:instrText>ADDIN CSL_CITATION {"citationItems":[{"id":"ITEM-1","itemData":{"abstract":"Differences in incidence of suicide attempts during phases of bipolar I and II disorders With a lifetime risk of a non-fatal suicide attempt ranging from 25% to 56% (1-3), patients with bipolar disorder (BD) are at higher risk for suicide attempts than are patients with any other Axis I disorder (4). While information on risk factors for suicidal behavior is accumulating (5), a major problem for research in this area is the lack of studies relating suicidal behavior to the most pathognomonic feature of the disorder: the recurrent and pleomorphic course. The long-term course of BD is chronic and dominated by depressive symptoms (6-8). In two recent prospective studies, suicidal behavior was related to depressive aspects of the illness (9, 10). Marangell et al. (9) found that history of suicide attempts and percentage of days spent depressed in the year prior to the participantsÕ entry into the Valtonen HM, Suominen K, Haukka J, Mantere O, Leppa¨ma¨kiLeppa¨ma¨Leppa¨ma¨ki S, Arvilommi P, Isometsa¨ETIsometsa¨ET. Differences in incidence of suicide attempts during phases of bipolar I and II disorders. Bipolar Disord 2008: 10: 588-596. ª 2008 The Authors Journal compilation ª 2008 Blackwell Munksgaard Background: Differences in the incidence of suicide attempts during various phases of bipolar disorder (BD), or the relative importance of static versus time-varying risk factors for overall risk for suicide attempts, are unknown.","author":[{"dropping-particle":"","family":"Kuesioner","given":"Wawancara D A N","non-dropping-particle":"","parse-names":false,"suffix":""}],"id":"ITEM-1","issue":"1","issued":{"date-parts":[["0"]]},"page":"39-47","title":"Teknik Pengumpulan Data","type":"article-journal","volume":"3"},"uris":["http://www.mendeley.com/documents/?uuid=51db957f-a172-466c-a5be-0b4de9e03509"]},{"id":"ITEM-2","itemData":{"ISSN":"2355-7249","abstract":"TikTok application users continue to increase every year, especially the various funny and interesting features in it. It is not surprising that TikTok has become one of the most popular social media in Indonesia, especially for teenage students. The purpose of this study, namely to determine the relationship between peer conformity and loneliness with the narcissistic behavior of high school students using TikTok. The research design uses quantitative methods with correlational types. The research population is 287 students who are actively using TikTok. The sampling technique used is simple random sampling with a total sample of 172 students. Collecting data using research instruments consisting of three attitude scales, namely the peer conformity scale, loneliness scale, and narcissistic behavior scale. Data analysis was performed using multiple linear regression analysis and Pearson's Product Moment. The results of this study indicate that there is a relationship between the three variables, namely peer conformity, loneliness, and narcissism.","author":[{"dropping-particle":"","family":"Setiyowati","given":"Arbin Janu","non-dropping-particle":"","parse-names":false,"suffix":""},{"dropping-particle":"","family":"Putri","given":"Fania Erlita","non-dropping-particle":"","parse-names":false,"suffix":""},{"dropping-particle":"","family":"Hotifah","given":"Yuliati","non-dropping-particle":"","parse-names":false,"suffix":""}],"container-title":"Jurnal Nusantara of Research","id":"ITEM-2","issue":"1","issued":{"date-parts":[["2023"]]},"page":"39-53","title":"Analisis Konformitas Teman Sebaya dan Kesepian dengan Perilaku Narsistik Siswa SMA Pengguna Tiktok","type":"article-journal","volume":"10"},"uris":["http://www.mendeley.com/documents/?uuid=3eaf5c6d-f3a9-4bc3-8613-87a923f34db2"]},{"id":"ITEM-3","itemData":{"DOI":"10.33557/jpsyche.v15i2.1549","ISSN":"0216-3985","abstract":"This study aims to determine the relationship between peer conformity and the tendency to become addicted to social media tiktok in the youth community across Ulu 2 Palembang. This research was conducted on teenagers in the tiktokcrew community to see the high and low peer conformity that affects the tendency to become addicted to tiktok social media. This study uses quantitative research methods, while the data collection used purposive sampling technique. The subjects of this study were 152 subjects who became members of the tiktokcrew community. measurements were carried out using a Likert scale measuring instrument Analysis of the results of this study using SPSS version 20.0 analysis. there are regression results showing r = 0.824 r2 = 0.678 P = 000 (p &lt;0.05). The results of the analysis obtained indicate that there is a very significant relationship between peer conformity and the tendency of tiktok social media addiction of 67.8%, thus the proposed hypothesis is accepted.","author":[{"dropping-particle":"","family":"Puspitasar","given":"Anjani","non-dropping-particle":"","parse-names":false,"suffix":""},{"dropping-particle":"","family":"Tama","given":"Mulia Marita Lasutri","non-dropping-particle":"","parse-names":false,"suffix":""}],"container-title":"Jurnal Ilmiah Psyche","id":"ITEM-3","issue":"2","issued":{"date-parts":[["2021"]]},"page":"105-112","title":"Konformitas Teman Sebaya dengan Kecenderungan Kecanduan Media Sosial Tiktok Pada Komunitas Remaha di Seberang Ulu 2 Palembang","type":"article-journal","volume":"15"},"uris":["http://www.mendeley.com/documents/?uuid=24e42c9c-10a7-42ba-ab39-76ad2c1913b5"]},{"id":"ITEM-4","itemData":{"DOI":"10.24260/add.v1i2.1113","abstract":"Keabsahan data dalam penelitian kualitatif menjadi syarat khusus yang peru dipenuhi peneliti guna menyajikan hasil penelitian yang tepat. Penelitian ini merupakan jenis penelitian studi pustaka (Library Research) dengan pendekatan kualitatif deskriptif. Sumber data yang digunakan di dalam penelitian ini adalah tujuh artikel yang didapatkan dari google scholar dimana enam merupakan artikel terbit dan 1 merupakan artikel tidak diterbitkan. Analisis data yang digunakan adalah mengadaptasi model Miles Hubberman yang dimulai dengan pengumpulan data, reduksi data, dan penyajian kesimpulan. Hasil penelitian menunjukkan bahwa strategi yang dapat digunakan untuk menjaga keabsahan data pada penelitian kualitatif diantaranya adalah: (1) Memperpanjang masa observasi/pengamatan, dengan maksud untuk melakukan pengambilan data yang lebih cermat/teliti karena waktu yang relatif panjang, (2) Melakukan pengamatan secara terus menerus, dengan masksud meyakinkan peneliti terhadap hasil dan memperkaya data penelitian, (3) Melakukan triangulasi data, dengan maksud menguji validitas data yang diperoleh dalam penelitian (4) Transferabilitas, dengan maksud hasil penelitian nantinya dapat diterapkan dan disitasi oleh peneliti lain, (5) Despendability, dengan maksud pengukuhan konsistensi penelitian yang dimulai dari pengambilan data sampai dengan penyajian kesimpulan, dan (6) Konfirmabilitas, dengan maksud membuktikan data dengan mengkomunikasikannya dengan pihak ketiga sehingga hasil yang diperoleh lebih efektif.","author":[{"dropping-particle":"","family":"Saadah","given":"Muftahatus","non-dropping-particle":"","parse-names":false,"suffix":""},{"dropping-particle":"","family":"Prasetiyo","given":"Yoga Catur","non-dropping-particle":"","parse-names":false,"suffix":""},{"dropping-particle":"","family":"Rahmayati","given":"Gismina Tri","non-dropping-particle":"","parse-names":false,"suffix":""}],"container-title":"Al-'Adad : Jurnal Tadris Matematika","id":"ITEM-4","issue":"2","issued":{"date-parts":[["2022"]]},"page":"54-64","title":"Strategi Dalam Menjaga Keabsahan Data Pada Penelitian Kualitatif","type":"article-journal","volume":"1"},"uris":["http://www.mendeley.com/documents/?uuid=cd4ad294-ac50-4626-b2ef-197d0ea13ade"]},{"id":"ITEM-5","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usnullail","given":"M.","non-dropping-particle":"","parse-names":false,"suffix":""},{"dropping-particle":"","family":"Risnita","given":"","non-dropping-particle":"","parse-names":false,"suffix":""},{"dropping-particle":"","family":"Jailani","given":"M. Syahran","non-dropping-particle":"","parse-names":false,"suffix":""},{"dropping-particle":"","family":"Asbui","given":"","non-dropping-particle":"","parse-names":false,"suffix":""}],"container-title":"Journal Genta Mulia","id":"ITEM-5","issue":"0","issued":{"date-parts":[["2024"]]},"page":"1-23","title":"Teknik Pemeriksaan Keabsahan Data Dalam Riset lmiah","type":"article-journal","volume":"15"},"uris":["http://www.mendeley.com/documents/?uuid=d7171ad5-1d39-4cca-ac32-7ff6a23db6d4"]},{"id":"ITEM-6","itemData":{"ISBN":"9782912328618","abstract":"A hybrid optical network which includes an optical broadcast network add an optical circuit switching (OCS) network, can transfer data more efficiently than an OCS network alone in a small area network. However, in an optical broadcast network, data traffic crashes at junction of edge nodes on the tree and much traffic is lost even if the network offered load is low. In this paper, we propose a novel logical topology design that includes the star and bus type networks and prevents collisions at intermediate nodes. We compare the performance of the proposed logical topology with the conventional logical topology and show that the proposed logical topology transfers data more efficiently than the old one. © 2012 SEE.","author":[{"dropping-particle":"","family":"Fukuda","given":"Tatsuya","non-dropping-particle":"","parse-names":false,"suffix":""},{"dropping-particle":"","family":"Baba","given":"Ken Ichi","non-dropping-particle":"","parse-names":false,"suffix":""},{"dropping-particle":"","family":"Shimojo","given":"Shinji","non-dropping-particle":"","parse-names":false,"suffix":""}],"container-title":"2012 International Conference on Photonics in Switching, PS 2012","id":"ITEM-6","issued":{"date-parts":[["2012"]]},"title":"Network design for contention avoidance in optical broadcast network","type":"article-journal"},"uris":["http://www.mendeley.com/documents/?uuid=20bdfa52-a0a9-447b-845e-c77f5ad0d149"]}],"mendeley":{"formattedCitation":"(Fukuda, Baba, and Shimojo 2012; Husnullail et al. 2024; Kuesioner n.d.; Puspitasar and Tama 2021; Saadah, Prasetiyo, and Rahmayati 2022; Setiyowati, Putri, and Hotifah 2023)","plainTextFormattedCitation":"(Fukuda, Baba, and Shimojo 2012; Husnullail et al. 2024; Kuesioner n.d.; Puspitasar and Tama 2021; Saadah, Prasetiyo, and Rahmayati 2022; Setiyowati, Putri, and Hotifah 2023)","previouslyFormattedCitation":"(Fukuda, Baba, and Shimojo 2012; Husnullail et al. 2024; Kuesioner n.d.; Puspitasar and Tama 2021; Saadah, Prasetiyo, and Rahmayati 2022; Setiyowati, Putri, and Hotifah 2023)"},"properties":{"noteIndex":0},"schema":"https://github.com/citation-style-language/schema/raw/master/csl-citation.json"}</w:instrText>
      </w:r>
      <w:r w:rsidRPr="005B7BFF">
        <w:rPr>
          <w:rFonts w:ascii="Times New Roman" w:hAnsi="Times New Roman" w:cs="Times New Roman"/>
          <w:noProof/>
        </w:rPr>
        <w:fldChar w:fldCharType="separate"/>
      </w:r>
      <w:r w:rsidRPr="005B7BFF">
        <w:rPr>
          <w:rFonts w:ascii="Times New Roman" w:hAnsi="Times New Roman" w:cs="Times New Roman"/>
          <w:noProof/>
        </w:rPr>
        <w:t>Fukuda, Baba, and Shimojo 2012; Husnullail et al. 2024; Kuesioner n.d.; Puspitasar and Tama 2021; Saadah, Prasetiyo, and Rahmayati 2022; Setiyowati, Putri, and Hotifah 2023)</w:t>
      </w:r>
      <w:r w:rsidRPr="005B7BFF">
        <w:rPr>
          <w:rFonts w:ascii="Times New Roman" w:hAnsi="Times New Roman" w:cs="Times New Roman"/>
          <w:noProof/>
        </w:rPr>
        <w:fldChar w:fldCharType="end"/>
      </w:r>
      <w:r w:rsidRPr="005B7BFF">
        <w:rPr>
          <w:rFonts w:ascii="Times New Roman" w:hAnsi="Times New Roman" w:cs="Times New Roman"/>
          <w:noProof/>
        </w:rPr>
        <w:fldChar w:fldCharType="begin"/>
      </w:r>
      <w:r w:rsidRPr="005B7BFF">
        <w:rPr>
          <w:rFonts w:ascii="Times New Roman" w:hAnsi="Times New Roman" w:cs="Times New Roman"/>
          <w:noProof/>
        </w:rPr>
        <w:instrText xml:space="preserve">ADDIN Mendeley Bibliography CSL_BIBLIOGRAPHY </w:instrText>
      </w:r>
      <w:r w:rsidRPr="005B7BFF">
        <w:rPr>
          <w:rFonts w:ascii="Times New Roman" w:hAnsi="Times New Roman" w:cs="Times New Roman"/>
          <w:noProof/>
        </w:rPr>
        <w:fldChar w:fldCharType="separate"/>
      </w:r>
      <w:r w:rsidRPr="005B7BFF">
        <w:rPr>
          <w:rFonts w:ascii="Times New Roman" w:hAnsi="Times New Roman" w:cs="Times New Roman"/>
          <w:noProof/>
        </w:rPr>
        <w:t>Fukuda, Tatsuya, Ken Ichi Baba, and Shinji Shimojo. 2012. “Network Design for Contention Avoidance in Optical Broadcast Network.” 2012 International Conference on Photonics in Switching, PS 2012.</w:t>
      </w:r>
    </w:p>
    <w:p w:rsidR="005B7BFF" w:rsidRPr="005B7BFF" w:rsidRDefault="005B7BFF" w:rsidP="005B7BFF">
      <w:pPr>
        <w:widowControl w:val="0"/>
        <w:autoSpaceDE w:val="0"/>
        <w:autoSpaceDN w:val="0"/>
        <w:adjustRightInd w:val="0"/>
        <w:spacing w:after="0" w:line="240" w:lineRule="auto"/>
        <w:ind w:left="480" w:hanging="480"/>
        <w:jc w:val="both"/>
        <w:rPr>
          <w:rFonts w:ascii="Times New Roman" w:hAnsi="Times New Roman" w:cs="Times New Roman"/>
          <w:noProof/>
        </w:rPr>
      </w:pPr>
      <w:r w:rsidRPr="005B7BFF">
        <w:rPr>
          <w:rFonts w:ascii="Times New Roman" w:hAnsi="Times New Roman" w:cs="Times New Roman"/>
          <w:noProof/>
        </w:rPr>
        <w:t>Husnullail, M., Risnita, M. Syahran Jailani, and Asbui. 2024. “Teknik Pemeriksaan Keabsahan Data Dalam Riset Lmiah.” Journal Genta Mulia 15(0): 1–23.</w:t>
      </w:r>
    </w:p>
    <w:p w:rsidR="005B7BFF" w:rsidRPr="005B7BFF" w:rsidRDefault="005B7BFF" w:rsidP="005B7BFF">
      <w:pPr>
        <w:widowControl w:val="0"/>
        <w:autoSpaceDE w:val="0"/>
        <w:autoSpaceDN w:val="0"/>
        <w:adjustRightInd w:val="0"/>
        <w:spacing w:after="0" w:line="240" w:lineRule="auto"/>
        <w:ind w:left="480" w:hanging="480"/>
        <w:jc w:val="both"/>
        <w:rPr>
          <w:rFonts w:ascii="Times New Roman" w:hAnsi="Times New Roman" w:cs="Times New Roman"/>
          <w:noProof/>
        </w:rPr>
      </w:pPr>
      <w:r w:rsidRPr="005B7BFF">
        <w:rPr>
          <w:rFonts w:ascii="Times New Roman" w:hAnsi="Times New Roman" w:cs="Times New Roman"/>
          <w:noProof/>
        </w:rPr>
        <w:t>Kuesioner, Wawancara D A N. “Teknik Pengumpulan Data.” 3(1): 39–47.</w:t>
      </w:r>
    </w:p>
    <w:p w:rsidR="005B7BFF" w:rsidRPr="005B7BFF" w:rsidRDefault="005B7BFF" w:rsidP="005B7BFF">
      <w:pPr>
        <w:widowControl w:val="0"/>
        <w:autoSpaceDE w:val="0"/>
        <w:autoSpaceDN w:val="0"/>
        <w:adjustRightInd w:val="0"/>
        <w:spacing w:after="0" w:line="240" w:lineRule="auto"/>
        <w:ind w:left="480" w:hanging="480"/>
        <w:jc w:val="both"/>
        <w:rPr>
          <w:rFonts w:ascii="Times New Roman" w:hAnsi="Times New Roman" w:cs="Times New Roman"/>
          <w:noProof/>
        </w:rPr>
      </w:pPr>
      <w:r w:rsidRPr="005B7BFF">
        <w:rPr>
          <w:rFonts w:ascii="Times New Roman" w:hAnsi="Times New Roman" w:cs="Times New Roman"/>
          <w:noProof/>
        </w:rPr>
        <w:t xml:space="preserve">Puspitasar, Anjani, and Mulia Marita Lasutri Tama. 2021. “Konformitas Teman Sebaya Dengan Kecenderungan Kecanduan Media Sosial Tiktok Pada Komunitas Remaja Di Seberang Ulu 2 </w:t>
      </w:r>
      <w:r w:rsidRPr="005B7BFF">
        <w:rPr>
          <w:rFonts w:ascii="Times New Roman" w:hAnsi="Times New Roman" w:cs="Times New Roman"/>
          <w:noProof/>
        </w:rPr>
        <w:lastRenderedPageBreak/>
        <w:t>Palembang.” Jurnal Ilmiah Psyche 15(2): 105–12. doi:10.33557/jpsyche.v15i2.1549.</w:t>
      </w:r>
    </w:p>
    <w:p w:rsidR="005B7BFF" w:rsidRPr="005B7BFF" w:rsidRDefault="005B7BFF" w:rsidP="005B7BFF">
      <w:pPr>
        <w:widowControl w:val="0"/>
        <w:autoSpaceDE w:val="0"/>
        <w:autoSpaceDN w:val="0"/>
        <w:adjustRightInd w:val="0"/>
        <w:spacing w:after="0" w:line="240" w:lineRule="auto"/>
        <w:ind w:left="480" w:hanging="480"/>
        <w:jc w:val="both"/>
        <w:rPr>
          <w:rFonts w:ascii="Times New Roman" w:hAnsi="Times New Roman" w:cs="Times New Roman"/>
          <w:noProof/>
        </w:rPr>
      </w:pPr>
      <w:r w:rsidRPr="005B7BFF">
        <w:rPr>
          <w:rFonts w:ascii="Times New Roman" w:hAnsi="Times New Roman" w:cs="Times New Roman"/>
          <w:noProof/>
        </w:rPr>
        <w:t>Saadah, Muftahatus, Yoga Catur Prasetiyo, and Gismina Tri Rahmayati. 2022. “Strategi Dalam Menjaga Keabsahan Data Pada Penelitian Kualitatif.” Al-’Adad : Jurnal Tadris Matematika 1(2): 54–64. doi:10.24260/add.v1i2.1113.</w:t>
      </w:r>
    </w:p>
    <w:p w:rsidR="005B7BFF" w:rsidRPr="005B7BFF" w:rsidRDefault="005B7BFF" w:rsidP="005B7BFF">
      <w:pPr>
        <w:widowControl w:val="0"/>
        <w:autoSpaceDE w:val="0"/>
        <w:autoSpaceDN w:val="0"/>
        <w:adjustRightInd w:val="0"/>
        <w:spacing w:after="0" w:line="240" w:lineRule="auto"/>
        <w:ind w:left="480" w:hanging="480"/>
        <w:jc w:val="both"/>
        <w:rPr>
          <w:rFonts w:ascii="Times New Roman" w:hAnsi="Times New Roman" w:cs="Times New Roman"/>
          <w:noProof/>
        </w:rPr>
      </w:pPr>
      <w:r w:rsidRPr="005B7BFF">
        <w:rPr>
          <w:rFonts w:ascii="Times New Roman" w:hAnsi="Times New Roman" w:cs="Times New Roman"/>
          <w:noProof/>
        </w:rPr>
        <w:t>Setiyowati, Arbin Janu, Fania Erlita Putri, and Yuliati Hotifah. 2023. “Analisis Konformitas Teman Sebaya Dan Kesepian Dengan Perilaku Narsistik Siswa SMA Pengguna Tiktok.” Jurnal Nusantara of Research 10(1): 39–53. http://ojs.unpkediri.ac.id/index.php/efektor.</w:t>
      </w:r>
    </w:p>
    <w:p w:rsidR="0026268C" w:rsidRPr="00243E78" w:rsidRDefault="005B7BFF" w:rsidP="005B7BFF">
      <w:pPr>
        <w:widowControl w:val="0"/>
        <w:autoSpaceDE w:val="0"/>
        <w:autoSpaceDN w:val="0"/>
        <w:adjustRightInd w:val="0"/>
        <w:spacing w:after="0" w:line="240" w:lineRule="auto"/>
        <w:ind w:left="480" w:hanging="480"/>
        <w:jc w:val="both"/>
        <w:rPr>
          <w:rFonts w:ascii="Times New Roman" w:hAnsi="Times New Roman" w:cs="Times New Roman"/>
          <w:noProof/>
        </w:rPr>
      </w:pPr>
      <w:r w:rsidRPr="005B7BFF">
        <w:rPr>
          <w:rFonts w:ascii="Times New Roman" w:hAnsi="Times New Roman" w:cs="Times New Roman"/>
          <w:noProof/>
        </w:rPr>
        <w:fldChar w:fldCharType="end"/>
      </w:r>
    </w:p>
    <w:sectPr w:rsidR="0026268C" w:rsidRPr="00243E78" w:rsidSect="00B40F78">
      <w:headerReference w:type="even" r:id="rId12"/>
      <w:headerReference w:type="default" r:id="rId13"/>
      <w:footerReference w:type="even" r:id="rId14"/>
      <w:headerReference w:type="first" r:id="rId15"/>
      <w:footerReference w:type="first" r:id="rId16"/>
      <w:pgSz w:w="11909" w:h="16834"/>
      <w:pgMar w:top="1699" w:right="1123" w:bottom="1123" w:left="1699" w:header="720" w:footer="720" w:gutter="0"/>
      <w:pgNumType w:start="1581"/>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87A60" w:rsidRDefault="00787A60" w:rsidP="004B685B">
      <w:pPr>
        <w:spacing w:after="0" w:line="240" w:lineRule="auto"/>
      </w:pPr>
      <w:r>
        <w:separator/>
      </w:r>
    </w:p>
  </w:endnote>
  <w:endnote w:type="continuationSeparator" w:id="0">
    <w:p w:rsidR="00787A60" w:rsidRDefault="00787A60" w:rsidP="004B6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Batang">
    <w:altName w:val="바탕"/>
    <w:panose1 w:val="02030600000101010101"/>
    <w:charset w:val="81"/>
    <w:family w:val="auto"/>
    <w:notTrueType/>
    <w:pitch w:val="fixed"/>
    <w:sig w:usb0="00000001" w:usb1="09060000" w:usb2="00000010" w:usb3="00000000" w:csb0="00080000" w:csb1="00000000"/>
  </w:font>
  <w:font w:name="BatangChe">
    <w:charset w:val="81"/>
    <w:family w:val="modern"/>
    <w:pitch w:val="fixed"/>
    <w:sig w:usb0="B00002AF" w:usb1="69D77CFB" w:usb2="00000030" w:usb3="00000000" w:csb0="0008009F" w:csb1="00000000"/>
  </w:font>
  <w:font w:name="Georgia">
    <w:panose1 w:val="02040502050405020303"/>
    <w:charset w:val="00"/>
    <w:family w:val="roman"/>
    <w:pitch w:val="variable"/>
    <w:sig w:usb0="00000287" w:usb1="00000000" w:usb2="00000000" w:usb3="00000000" w:csb0="0000009F" w:csb1="00000000"/>
  </w:font>
  <w:font w:name="Constantia">
    <w:panose1 w:val="02030602050306030303"/>
    <w:charset w:val="00"/>
    <w:family w:val="roman"/>
    <w:pitch w:val="variable"/>
    <w:sig w:usb0="A00002EF" w:usb1="4000204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F18C2" w:rsidRDefault="00FF18C2" w:rsidP="00FF18C2">
    <w:pPr>
      <w:pBdr>
        <w:top w:val="nil"/>
        <w:left w:val="nil"/>
        <w:bottom w:val="nil"/>
        <w:right w:val="nil"/>
        <w:between w:val="nil"/>
      </w:pBdr>
      <w:tabs>
        <w:tab w:val="center" w:pos="4680"/>
        <w:tab w:val="right" w:pos="9360"/>
      </w:tabs>
      <w:spacing w:before="120" w:after="0" w:line="240" w:lineRule="auto"/>
      <w:jc w:val="center"/>
      <w:rPr>
        <w:rFonts w:ascii="Georgia" w:eastAsia="Georgia" w:hAnsi="Georgia" w:cs="Georgia"/>
        <w:color w:val="000000"/>
        <w:sz w:val="18"/>
        <w:szCs w:val="18"/>
      </w:rPr>
    </w:pPr>
    <w:r>
      <w:rPr>
        <w:rFonts w:ascii="Georgia" w:eastAsia="Georgia" w:hAnsi="Georgia" w:cs="Georgia"/>
        <w:color w:val="000000"/>
        <w:sz w:val="18"/>
        <w:szCs w:val="18"/>
      </w:rPr>
      <w:t>Copyright © 202</w:t>
    </w:r>
    <w:r>
      <w:rPr>
        <w:rFonts w:ascii="Georgia" w:eastAsia="Georgia" w:hAnsi="Georgia" w:cs="Georgia"/>
        <w:color w:val="000000"/>
        <w:sz w:val="18"/>
        <w:szCs w:val="18"/>
        <w:lang w:val="en-US"/>
      </w:rPr>
      <w:t>5</w:t>
    </w:r>
    <w:r>
      <w:rPr>
        <w:rFonts w:ascii="Georgia" w:eastAsia="Georgia" w:hAnsi="Georgia" w:cs="Georgia"/>
        <w:color w:val="000000"/>
        <w:sz w:val="18"/>
        <w:szCs w:val="18"/>
      </w:rPr>
      <w:t>, Jurnal Pengabdian Masyarakat dan Riset Pendidikan</w:t>
    </w:r>
  </w:p>
  <w:p w:rsidR="00FF18C2" w:rsidRDefault="00FF18C2" w:rsidP="00FF18C2">
    <w:pPr>
      <w:pBdr>
        <w:top w:val="nil"/>
        <w:left w:val="nil"/>
        <w:bottom w:val="nil"/>
        <w:right w:val="nil"/>
        <w:between w:val="nil"/>
      </w:pBdr>
      <w:tabs>
        <w:tab w:val="center" w:pos="4680"/>
        <w:tab w:val="right" w:pos="9360"/>
      </w:tabs>
      <w:spacing w:after="0" w:line="240" w:lineRule="auto"/>
      <w:jc w:val="center"/>
      <w:rPr>
        <w:color w:val="000000"/>
      </w:rPr>
    </w:pPr>
    <w:r>
      <w:rPr>
        <w:rFonts w:ascii="Georgia" w:eastAsia="Georgia" w:hAnsi="Georgia" w:cs="Georgia"/>
        <w:color w:val="000000"/>
        <w:sz w:val="18"/>
        <w:szCs w:val="18"/>
      </w:rPr>
      <w:t>ISSN 2963-7856 (print), ISSN 2961-9890 (online</w:t>
    </w:r>
    <w:r>
      <w:rPr>
        <w:rFonts w:ascii="Georgia" w:eastAsia="Georgia" w:hAnsi="Georgia" w:cs="Georgia"/>
        <w:color w:val="000000"/>
        <w:sz w:val="16"/>
        <w:szCs w:val="16"/>
      </w:rPr>
      <w:t>)</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F15E6" w:rsidRPr="001E7756" w:rsidRDefault="008F15E6">
    <w:pPr>
      <w:pBdr>
        <w:top w:val="nil"/>
        <w:left w:val="nil"/>
        <w:bottom w:val="nil"/>
        <w:right w:val="nil"/>
        <w:between w:val="nil"/>
      </w:pBdr>
      <w:tabs>
        <w:tab w:val="center" w:pos="4680"/>
        <w:tab w:val="right" w:pos="9360"/>
      </w:tabs>
      <w:spacing w:after="0" w:line="240" w:lineRule="auto"/>
      <w:jc w:val="center"/>
      <w:rPr>
        <w:rFonts w:ascii="Georgia" w:eastAsia="Georgia" w:hAnsi="Georgia" w:cs="Georgia"/>
        <w:color w:val="000000"/>
        <w:lang w:val="en-US"/>
      </w:rPr>
    </w:pPr>
    <w:r>
      <w:rPr>
        <w:rFonts w:ascii="Georgia" w:eastAsia="Georgia" w:hAnsi="Georgia" w:cs="Georgia"/>
        <w:color w:val="000000"/>
      </w:rPr>
      <w:fldChar w:fldCharType="begin"/>
    </w:r>
    <w:r>
      <w:rPr>
        <w:rFonts w:ascii="Georgia" w:eastAsia="Georgia" w:hAnsi="Georgia" w:cs="Georgia"/>
        <w:color w:val="000000"/>
      </w:rPr>
      <w:instrText>PAGE</w:instrText>
    </w:r>
    <w:r>
      <w:rPr>
        <w:rFonts w:ascii="Georgia" w:eastAsia="Georgia" w:hAnsi="Georgia" w:cs="Georgia"/>
        <w:color w:val="000000"/>
      </w:rPr>
      <w:fldChar w:fldCharType="separate"/>
    </w:r>
    <w:r w:rsidR="00DC4410">
      <w:rPr>
        <w:rFonts w:ascii="Georgia" w:eastAsia="Georgia" w:hAnsi="Georgia" w:cs="Georgia"/>
        <w:noProof/>
        <w:color w:val="000000"/>
      </w:rPr>
      <w:t>1581</w:t>
    </w:r>
    <w:r>
      <w:rPr>
        <w:rFonts w:ascii="Georgia" w:eastAsia="Georgia" w:hAnsi="Georgia" w:cs="Georgia"/>
        <w:color w:val="000000"/>
      </w:rPr>
      <w:fldChar w:fldCharType="end"/>
    </w:r>
    <w:r>
      <w:rPr>
        <w:rFonts w:ascii="Georgia" w:eastAsia="Georgia" w:hAnsi="Georgia" w:cs="Georgia"/>
        <w:color w:val="000000"/>
        <w:lang w:val="en-US"/>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87A60" w:rsidRDefault="00787A60" w:rsidP="004B685B">
      <w:pPr>
        <w:spacing w:after="0" w:line="240" w:lineRule="auto"/>
      </w:pPr>
      <w:r>
        <w:separator/>
      </w:r>
    </w:p>
  </w:footnote>
  <w:footnote w:type="continuationSeparator" w:id="0">
    <w:p w:rsidR="00787A60" w:rsidRDefault="00787A60" w:rsidP="004B685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F18C2" w:rsidRDefault="00FF18C2" w:rsidP="00FF18C2">
    <w:pPr>
      <w:pBdr>
        <w:top w:val="nil"/>
        <w:left w:val="nil"/>
        <w:bottom w:val="nil"/>
        <w:right w:val="nil"/>
        <w:between w:val="nil"/>
      </w:pBdr>
      <w:tabs>
        <w:tab w:val="right" w:pos="9360"/>
        <w:tab w:val="left" w:pos="0"/>
        <w:tab w:val="center" w:pos="3420"/>
        <w:tab w:val="right" w:pos="9000"/>
      </w:tabs>
      <w:spacing w:after="0" w:line="240" w:lineRule="auto"/>
      <w:rPr>
        <w:rFonts w:ascii="Georgia" w:eastAsia="Georgia" w:hAnsi="Georgia" w:cs="Georgia"/>
        <w:color w:val="000000"/>
        <w:sz w:val="20"/>
        <w:szCs w:val="20"/>
      </w:rPr>
    </w:pPr>
    <w:r>
      <w:rPr>
        <w:rFonts w:ascii="Georgia" w:eastAsia="Georgia" w:hAnsi="Georgia" w:cs="Georgia"/>
        <w:b/>
        <w:i/>
        <w:color w:val="000000"/>
        <w:sz w:val="20"/>
        <w:szCs w:val="20"/>
      </w:rPr>
      <w:t>Jurnal Pengabdian Masyarakat dan Riset Pendidikan</w:t>
    </w:r>
    <w:r>
      <w:rPr>
        <w:rFonts w:ascii="Georgia" w:eastAsia="Georgia" w:hAnsi="Georgia" w:cs="Georgia"/>
        <w:i/>
        <w:color w:val="000000"/>
        <w:sz w:val="20"/>
        <w:szCs w:val="20"/>
      </w:rPr>
      <w:t xml:space="preserve">, </w:t>
    </w:r>
    <w:r>
      <w:rPr>
        <w:rFonts w:ascii="Georgia" w:eastAsia="Georgia" w:hAnsi="Georgia" w:cs="Georgia"/>
        <w:i/>
        <w:color w:val="000000"/>
        <w:sz w:val="20"/>
        <w:szCs w:val="20"/>
      </w:rPr>
      <w:br/>
      <w:t xml:space="preserve">Volume </w:t>
    </w:r>
    <w:r>
      <w:rPr>
        <w:rFonts w:ascii="Georgia" w:eastAsia="Georgia" w:hAnsi="Georgia" w:cs="Georgia"/>
        <w:i/>
        <w:sz w:val="20"/>
        <w:szCs w:val="20"/>
      </w:rPr>
      <w:t>04</w:t>
    </w:r>
    <w:r>
      <w:rPr>
        <w:rFonts w:ascii="Georgia" w:eastAsia="Georgia" w:hAnsi="Georgia" w:cs="Georgia"/>
        <w:i/>
        <w:color w:val="000000"/>
        <w:sz w:val="20"/>
        <w:szCs w:val="20"/>
      </w:rPr>
      <w:t xml:space="preserve">, No. </w:t>
    </w:r>
    <w:r>
      <w:rPr>
        <w:rFonts w:ascii="Georgia" w:eastAsia="Georgia" w:hAnsi="Georgia" w:cs="Georgia"/>
        <w:i/>
        <w:sz w:val="20"/>
        <w:szCs w:val="20"/>
      </w:rPr>
      <w:t>0</w:t>
    </w:r>
    <w:r>
      <w:rPr>
        <w:rFonts w:ascii="Georgia" w:eastAsia="Georgia" w:hAnsi="Georgia" w:cs="Georgia"/>
        <w:i/>
        <w:sz w:val="20"/>
        <w:szCs w:val="20"/>
        <w:lang w:val="en-US"/>
      </w:rPr>
      <w:t>1</w:t>
    </w:r>
    <w:r>
      <w:rPr>
        <w:rFonts w:ascii="Georgia" w:eastAsia="Georgia" w:hAnsi="Georgia" w:cs="Georgia"/>
        <w:i/>
        <w:color w:val="000000"/>
        <w:sz w:val="20"/>
        <w:szCs w:val="20"/>
      </w:rPr>
      <w:t xml:space="preserve">, </w:t>
    </w:r>
    <w:proofErr w:type="spellStart"/>
    <w:r>
      <w:rPr>
        <w:rFonts w:ascii="Georgia" w:eastAsia="Georgia" w:hAnsi="Georgia" w:cs="Georgia"/>
        <w:i/>
        <w:sz w:val="20"/>
        <w:szCs w:val="20"/>
        <w:lang w:val="en-US"/>
      </w:rPr>
      <w:t>Juli</w:t>
    </w:r>
    <w:proofErr w:type="spellEnd"/>
    <w:r>
      <w:rPr>
        <w:rFonts w:ascii="Georgia" w:eastAsia="Georgia" w:hAnsi="Georgia" w:cs="Georgia"/>
        <w:i/>
        <w:sz w:val="20"/>
        <w:szCs w:val="20"/>
        <w:lang w:val="en-US"/>
      </w:rPr>
      <w:t>-September 2025</w:t>
    </w:r>
    <w:r>
      <w:rPr>
        <w:rFonts w:ascii="Georgia" w:eastAsia="Georgia" w:hAnsi="Georgia" w:cs="Georgia"/>
        <w:i/>
        <w:color w:val="000000"/>
        <w:sz w:val="20"/>
        <w:szCs w:val="20"/>
      </w:rPr>
      <w:t xml:space="preserve">, hal. </w:t>
    </w:r>
    <w:r w:rsidR="00B40F78" w:rsidRPr="00B40F78">
      <w:rPr>
        <w:rFonts w:ascii="Georgia" w:eastAsia="Georgia" w:hAnsi="Georgia" w:cs="Georgia"/>
        <w:i/>
        <w:color w:val="000000"/>
        <w:sz w:val="20"/>
        <w:szCs w:val="20"/>
      </w:rPr>
      <w:t>1581-1585</w:t>
    </w:r>
    <w:r>
      <w:rPr>
        <w:rFonts w:ascii="Georgia" w:eastAsia="Georgia" w:hAnsi="Georgia" w:cs="Georgia"/>
        <w:color w:val="000000"/>
        <w:sz w:val="20"/>
        <w:szCs w:val="20"/>
      </w:rPr>
      <w:tab/>
      <w:t xml:space="preserve"> </w:t>
    </w:r>
    <w:r>
      <w:rPr>
        <w:rFonts w:ascii="Georgia" w:eastAsia="Georgia" w:hAnsi="Georgia" w:cs="Georgia"/>
        <w:color w:val="000000"/>
        <w:sz w:val="20"/>
        <w:szCs w:val="20"/>
      </w:rPr>
      <w:fldChar w:fldCharType="begin"/>
    </w:r>
    <w:r>
      <w:rPr>
        <w:rFonts w:ascii="Georgia" w:eastAsia="Georgia" w:hAnsi="Georgia" w:cs="Georgia"/>
        <w:color w:val="000000"/>
        <w:sz w:val="20"/>
        <w:szCs w:val="20"/>
      </w:rPr>
      <w:instrText>PAGE</w:instrText>
    </w:r>
    <w:r>
      <w:rPr>
        <w:rFonts w:ascii="Georgia" w:eastAsia="Georgia" w:hAnsi="Georgia" w:cs="Georgia"/>
        <w:color w:val="000000"/>
        <w:sz w:val="20"/>
        <w:szCs w:val="20"/>
      </w:rPr>
      <w:fldChar w:fldCharType="separate"/>
    </w:r>
    <w:r w:rsidR="00DC4410">
      <w:rPr>
        <w:rFonts w:ascii="Georgia" w:eastAsia="Georgia" w:hAnsi="Georgia" w:cs="Georgia"/>
        <w:noProof/>
        <w:color w:val="000000"/>
        <w:sz w:val="20"/>
        <w:szCs w:val="20"/>
      </w:rPr>
      <w:t>1582</w:t>
    </w:r>
    <w:r>
      <w:rPr>
        <w:rFonts w:ascii="Georgia" w:eastAsia="Georgia" w:hAnsi="Georgia" w:cs="Georgia"/>
        <w:color w:val="000000"/>
        <w:sz w:val="20"/>
        <w:szCs w:val="20"/>
      </w:rPr>
      <w:fldChar w:fldCharType="end"/>
    </w:r>
  </w:p>
  <w:p w:rsidR="000D17FA" w:rsidRDefault="000D17FA"/>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F18C2" w:rsidRPr="00D76C38" w:rsidRDefault="00FF18C2" w:rsidP="00FF18C2">
    <w:pPr>
      <w:pBdr>
        <w:top w:val="nil"/>
        <w:left w:val="nil"/>
        <w:bottom w:val="nil"/>
        <w:right w:val="nil"/>
        <w:between w:val="nil"/>
      </w:pBdr>
      <w:spacing w:after="0" w:line="240" w:lineRule="auto"/>
      <w:jc w:val="both"/>
      <w:rPr>
        <w:rFonts w:ascii="Georgia" w:eastAsia="Georgia" w:hAnsi="Georgia" w:cs="Georgia"/>
        <w:color w:val="000000"/>
        <w:sz w:val="20"/>
        <w:szCs w:val="20"/>
      </w:rPr>
    </w:pPr>
    <w:r w:rsidRPr="00D76C38">
      <w:rPr>
        <w:rFonts w:ascii="Georgia" w:eastAsia="Georgia" w:hAnsi="Georgia" w:cs="Georgia"/>
        <w:b/>
        <w:i/>
        <w:color w:val="000000"/>
        <w:sz w:val="20"/>
        <w:szCs w:val="20"/>
      </w:rPr>
      <w:t>Pendidikan Karakter: Media Buku Cerita Bergmbar Berbasis Wayang Sukuraga untuk Meningkatkan Pemahaman Konsep dalam Materi Tanggung Jawab pada Mata Pel</w:t>
    </w:r>
    <w:r>
      <w:rPr>
        <w:rFonts w:ascii="Georgia" w:eastAsia="Georgia" w:hAnsi="Georgia" w:cs="Georgia"/>
        <w:b/>
        <w:i/>
        <w:color w:val="000000"/>
        <w:sz w:val="20"/>
        <w:szCs w:val="20"/>
      </w:rPr>
      <w:t xml:space="preserve">ajaran Pendidikan Pancasila, </w:t>
    </w:r>
    <w:r w:rsidRPr="00D76C38">
      <w:rPr>
        <w:rFonts w:ascii="Georgia" w:eastAsia="Georgia" w:hAnsi="Georgia" w:cs="Georgia"/>
        <w:i/>
        <w:color w:val="000000"/>
        <w:sz w:val="20"/>
        <w:szCs w:val="20"/>
      </w:rPr>
      <w:t>Atot Sugiri, Yoesrina Novia Vini Syafitri</w:t>
    </w:r>
    <w:r w:rsidRPr="00D76C38">
      <w:rPr>
        <w:rFonts w:ascii="Georgia" w:eastAsia="Georgia" w:hAnsi="Georgia" w:cs="Georgia"/>
        <w:i/>
        <w:color w:val="000000"/>
        <w:sz w:val="20"/>
        <w:szCs w:val="20"/>
      </w:rPr>
      <w:tab/>
    </w:r>
    <w:r w:rsidRPr="00D76C38">
      <w:rPr>
        <w:rFonts w:ascii="Georgia" w:eastAsia="Georgia" w:hAnsi="Georgia" w:cs="Georgia"/>
        <w:i/>
        <w:color w:val="000000"/>
        <w:sz w:val="20"/>
        <w:szCs w:val="20"/>
      </w:rPr>
      <w:tab/>
      <w:t xml:space="preserve">     </w:t>
    </w:r>
    <w:r w:rsidRPr="00D76C38">
      <w:rPr>
        <w:rFonts w:ascii="Georgia" w:eastAsia="Georgia" w:hAnsi="Georgia" w:cs="Georgia"/>
        <w:i/>
        <w:color w:val="000000"/>
        <w:sz w:val="20"/>
        <w:szCs w:val="20"/>
      </w:rPr>
      <w:tab/>
    </w:r>
    <w:r w:rsidRPr="00D76C38">
      <w:rPr>
        <w:rFonts w:ascii="Georgia" w:eastAsia="Georgia" w:hAnsi="Georgia" w:cs="Georgia"/>
        <w:color w:val="000000"/>
        <w:sz w:val="20"/>
        <w:szCs w:val="20"/>
      </w:rPr>
      <w:fldChar w:fldCharType="begin"/>
    </w:r>
    <w:r w:rsidRPr="00D76C38">
      <w:rPr>
        <w:rFonts w:ascii="Georgia" w:eastAsia="Georgia" w:hAnsi="Georgia" w:cs="Georgia"/>
        <w:color w:val="000000"/>
        <w:sz w:val="20"/>
        <w:szCs w:val="20"/>
      </w:rPr>
      <w:instrText>PAGE</w:instrText>
    </w:r>
    <w:r w:rsidRPr="00D76C38">
      <w:rPr>
        <w:rFonts w:ascii="Georgia" w:eastAsia="Georgia" w:hAnsi="Georgia" w:cs="Georgia"/>
        <w:color w:val="000000"/>
        <w:sz w:val="20"/>
        <w:szCs w:val="20"/>
      </w:rPr>
      <w:fldChar w:fldCharType="separate"/>
    </w:r>
    <w:r w:rsidR="00DC4410">
      <w:rPr>
        <w:rFonts w:ascii="Georgia" w:eastAsia="Georgia" w:hAnsi="Georgia" w:cs="Georgia"/>
        <w:noProof/>
        <w:color w:val="000000"/>
        <w:sz w:val="20"/>
        <w:szCs w:val="20"/>
      </w:rPr>
      <w:t>1585</w:t>
    </w:r>
    <w:r w:rsidRPr="00D76C38">
      <w:rPr>
        <w:rFonts w:ascii="Georgia" w:eastAsia="Georgia" w:hAnsi="Georgia" w:cs="Georgia"/>
        <w:color w:val="000000"/>
        <w:sz w:val="20"/>
        <w:szCs w:val="20"/>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F15E6" w:rsidRDefault="008F15E6">
    <w:pPr>
      <w:spacing w:after="0" w:line="240" w:lineRule="auto"/>
      <w:ind w:left="2070" w:right="-18"/>
      <w:jc w:val="center"/>
      <w:rPr>
        <w:rFonts w:ascii="Georgia" w:eastAsia="Georgia" w:hAnsi="Georgia" w:cs="Georgia"/>
        <w:b/>
        <w:color w:val="000000"/>
        <w:sz w:val="20"/>
        <w:szCs w:val="20"/>
      </w:rPr>
    </w:pPr>
    <w:r>
      <w:rPr>
        <w:rFonts w:ascii="Georgia" w:eastAsia="Georgia" w:hAnsi="Georgia" w:cs="Georgia"/>
        <w:b/>
        <w:sz w:val="20"/>
        <w:szCs w:val="20"/>
      </w:rPr>
      <w:t>p-ISSN: 2963-7856| e-ISSN</w:t>
    </w:r>
    <w:r>
      <w:rPr>
        <w:rFonts w:ascii="Georgia" w:eastAsia="Georgia" w:hAnsi="Georgia" w:cs="Georgia"/>
        <w:b/>
        <w:color w:val="000000"/>
        <w:sz w:val="20"/>
        <w:szCs w:val="20"/>
      </w:rPr>
      <w:t xml:space="preserve">: </w:t>
    </w:r>
    <w:r>
      <w:rPr>
        <w:rFonts w:ascii="Georgia" w:eastAsia="Georgia" w:hAnsi="Georgia" w:cs="Georgia"/>
        <w:b/>
        <w:color w:val="000000"/>
        <w:sz w:val="20"/>
        <w:szCs w:val="20"/>
        <w:highlight w:val="white"/>
      </w:rPr>
      <w:t>2961-9890</w:t>
    </w:r>
    <w:r>
      <w:rPr>
        <w:noProof/>
        <w:lang w:val="en-US"/>
      </w:rPr>
      <w:drawing>
        <wp:anchor distT="0" distB="0" distL="0" distR="0" simplePos="0" relativeHeight="251659264" behindDoc="1" locked="0" layoutInCell="1" hidden="0" allowOverlap="1" wp14:anchorId="2EAD0392" wp14:editId="3E6EBD46">
          <wp:simplePos x="0" y="0"/>
          <wp:positionH relativeFrom="column">
            <wp:posOffset>-91439</wp:posOffset>
          </wp:positionH>
          <wp:positionV relativeFrom="paragraph">
            <wp:posOffset>-301624</wp:posOffset>
          </wp:positionV>
          <wp:extent cx="1181100" cy="1181100"/>
          <wp:effectExtent l="0" t="0" r="0" b="0"/>
          <wp:wrapNone/>
          <wp:docPr id="2" name="image2.png"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png" descr="Logo&#10;&#10;Description automatically generated"/>
                  <pic:cNvPicPr preferRelativeResize="0"/>
                </pic:nvPicPr>
                <pic:blipFill>
                  <a:blip r:embed="rId1"/>
                  <a:srcRect/>
                  <a:stretch>
                    <a:fillRect/>
                  </a:stretch>
                </pic:blipFill>
                <pic:spPr>
                  <a:xfrm>
                    <a:off x="0" y="0"/>
                    <a:ext cx="1181100" cy="1181100"/>
                  </a:xfrm>
                  <a:prstGeom prst="rect">
                    <a:avLst/>
                  </a:prstGeom>
                  <a:ln/>
                </pic:spPr>
              </pic:pic>
            </a:graphicData>
          </a:graphic>
        </wp:anchor>
      </w:drawing>
    </w:r>
  </w:p>
  <w:tbl>
    <w:tblPr>
      <w:tblW w:w="9087" w:type="dxa"/>
      <w:tblInd w:w="-115" w:type="dxa"/>
      <w:tblBorders>
        <w:bottom w:val="single" w:sz="24" w:space="0" w:color="FFC000"/>
      </w:tblBorders>
      <w:tblLayout w:type="fixed"/>
      <w:tblLook w:val="0400" w:firstRow="0" w:lastRow="0" w:firstColumn="0" w:lastColumn="0" w:noHBand="0" w:noVBand="1"/>
    </w:tblPr>
    <w:tblGrid>
      <w:gridCol w:w="9087"/>
    </w:tblGrid>
    <w:tr w:rsidR="008F15E6">
      <w:tc>
        <w:tcPr>
          <w:tcW w:w="9087" w:type="dxa"/>
          <w:tcBorders>
            <w:bottom w:val="single" w:sz="12" w:space="0" w:color="9BBB59"/>
          </w:tcBorders>
          <w:shd w:val="clear" w:color="auto" w:fill="auto"/>
        </w:tcPr>
        <w:p w:rsidR="008F15E6" w:rsidRDefault="008F15E6">
          <w:pPr>
            <w:pBdr>
              <w:top w:val="nil"/>
              <w:left w:val="nil"/>
              <w:bottom w:val="nil"/>
              <w:right w:val="nil"/>
              <w:between w:val="nil"/>
            </w:pBdr>
            <w:tabs>
              <w:tab w:val="center" w:pos="4680"/>
              <w:tab w:val="right" w:pos="9360"/>
            </w:tabs>
            <w:spacing w:after="0" w:line="240" w:lineRule="auto"/>
            <w:ind w:left="2070" w:right="-18"/>
            <w:jc w:val="center"/>
            <w:rPr>
              <w:rFonts w:ascii="Georgia" w:eastAsia="Georgia" w:hAnsi="Georgia" w:cs="Georgia"/>
              <w:color w:val="000000"/>
              <w:sz w:val="20"/>
              <w:szCs w:val="20"/>
            </w:rPr>
          </w:pPr>
          <w:r>
            <w:rPr>
              <w:rFonts w:ascii="Georgia" w:eastAsia="Georgia" w:hAnsi="Georgia" w:cs="Georgia"/>
              <w:color w:val="000000"/>
              <w:sz w:val="20"/>
              <w:szCs w:val="20"/>
            </w:rPr>
            <w:t xml:space="preserve">Available online at </w:t>
          </w:r>
          <w:r w:rsidR="006C3614">
            <w:fldChar w:fldCharType="begin"/>
          </w:r>
          <w:r w:rsidR="006C3614">
            <w:instrText xml:space="preserve"> HYPERLINK "http://journal.uny.ac.id/index.php/jrpm" \h </w:instrText>
          </w:r>
          <w:r w:rsidR="006C3614">
            <w:fldChar w:fldCharType="separate"/>
          </w:r>
          <w:r>
            <w:rPr>
              <w:rFonts w:ascii="Georgia" w:eastAsia="Georgia" w:hAnsi="Georgia" w:cs="Georgia"/>
              <w:color w:val="000000"/>
              <w:sz w:val="20"/>
              <w:szCs w:val="20"/>
            </w:rPr>
            <w:t>jerkin.org/index.php/jerkin</w:t>
          </w:r>
          <w:r w:rsidR="006C3614">
            <w:rPr>
              <w:rFonts w:ascii="Georgia" w:eastAsia="Georgia" w:hAnsi="Georgia" w:cs="Georgia"/>
              <w:color w:val="000000"/>
              <w:sz w:val="20"/>
              <w:szCs w:val="20"/>
            </w:rPr>
            <w:fldChar w:fldCharType="end"/>
          </w:r>
        </w:p>
        <w:p w:rsidR="008F15E6" w:rsidRDefault="008F15E6">
          <w:pPr>
            <w:pBdr>
              <w:top w:val="nil"/>
              <w:left w:val="nil"/>
              <w:bottom w:val="nil"/>
              <w:right w:val="nil"/>
              <w:between w:val="nil"/>
            </w:pBdr>
            <w:tabs>
              <w:tab w:val="center" w:pos="4680"/>
              <w:tab w:val="right" w:pos="9360"/>
            </w:tabs>
            <w:spacing w:after="0" w:line="240" w:lineRule="auto"/>
            <w:ind w:left="2070" w:right="-18"/>
            <w:jc w:val="center"/>
            <w:rPr>
              <w:rFonts w:ascii="Georgia" w:eastAsia="Georgia" w:hAnsi="Georgia" w:cs="Georgia"/>
              <w:b/>
              <w:color w:val="000000"/>
              <w:sz w:val="20"/>
              <w:szCs w:val="20"/>
            </w:rPr>
          </w:pPr>
          <w:r>
            <w:rPr>
              <w:rFonts w:ascii="Georgia" w:eastAsia="Georgia" w:hAnsi="Georgia" w:cs="Georgia"/>
              <w:b/>
              <w:color w:val="000000"/>
              <w:sz w:val="20"/>
              <w:szCs w:val="20"/>
            </w:rPr>
            <w:t xml:space="preserve">Jurnal Pengabdian Masyarakat dan Riset Pendidikan </w:t>
          </w:r>
        </w:p>
        <w:p w:rsidR="008F15E6" w:rsidRPr="00B40F78" w:rsidRDefault="008F15E6">
          <w:pPr>
            <w:pBdr>
              <w:top w:val="nil"/>
              <w:left w:val="nil"/>
              <w:bottom w:val="nil"/>
              <w:right w:val="nil"/>
              <w:between w:val="nil"/>
            </w:pBdr>
            <w:tabs>
              <w:tab w:val="center" w:pos="4680"/>
              <w:tab w:val="right" w:pos="9360"/>
            </w:tabs>
            <w:spacing w:after="0" w:line="240" w:lineRule="auto"/>
            <w:ind w:left="2070" w:right="-18"/>
            <w:jc w:val="center"/>
            <w:rPr>
              <w:rFonts w:ascii="Georgia" w:eastAsia="Georgia" w:hAnsi="Georgia" w:cs="Georgia"/>
              <w:b/>
              <w:color w:val="000000"/>
              <w:sz w:val="20"/>
              <w:szCs w:val="20"/>
              <w:lang w:val="en-US"/>
            </w:rPr>
          </w:pPr>
          <w:r>
            <w:rPr>
              <w:rFonts w:ascii="Georgia" w:eastAsia="Georgia" w:hAnsi="Georgia" w:cs="Georgia"/>
              <w:b/>
              <w:color w:val="000000"/>
              <w:sz w:val="20"/>
              <w:szCs w:val="20"/>
            </w:rPr>
            <w:t xml:space="preserve">Volume </w:t>
          </w:r>
          <w:r>
            <w:rPr>
              <w:rFonts w:ascii="Georgia" w:eastAsia="Georgia" w:hAnsi="Georgia" w:cs="Georgia"/>
              <w:b/>
              <w:sz w:val="20"/>
              <w:szCs w:val="20"/>
            </w:rPr>
            <w:t>4</w:t>
          </w:r>
          <w:r>
            <w:rPr>
              <w:rFonts w:ascii="Georgia" w:eastAsia="Georgia" w:hAnsi="Georgia" w:cs="Georgia"/>
              <w:b/>
              <w:color w:val="000000"/>
              <w:sz w:val="20"/>
              <w:szCs w:val="20"/>
            </w:rPr>
            <w:t xml:space="preserve"> No. </w:t>
          </w:r>
          <w:r>
            <w:rPr>
              <w:rFonts w:ascii="Georgia" w:eastAsia="Georgia" w:hAnsi="Georgia" w:cs="Georgia"/>
              <w:b/>
              <w:color w:val="000000"/>
              <w:sz w:val="20"/>
              <w:szCs w:val="20"/>
              <w:lang w:val="en-US"/>
            </w:rPr>
            <w:t>1</w:t>
          </w:r>
          <w:r>
            <w:rPr>
              <w:rFonts w:ascii="Georgia" w:eastAsia="Georgia" w:hAnsi="Georgia" w:cs="Georgia"/>
              <w:b/>
              <w:color w:val="000000"/>
              <w:sz w:val="20"/>
              <w:szCs w:val="20"/>
            </w:rPr>
            <w:t xml:space="preserve">, </w:t>
          </w:r>
          <w:proofErr w:type="spellStart"/>
          <w:r>
            <w:rPr>
              <w:rFonts w:ascii="Georgia" w:eastAsia="Georgia" w:hAnsi="Georgia" w:cs="Georgia"/>
              <w:b/>
              <w:sz w:val="20"/>
              <w:szCs w:val="20"/>
              <w:lang w:val="en-US"/>
            </w:rPr>
            <w:t>Juli</w:t>
          </w:r>
          <w:proofErr w:type="spellEnd"/>
          <w:r>
            <w:rPr>
              <w:rFonts w:ascii="Georgia" w:eastAsia="Georgia" w:hAnsi="Georgia" w:cs="Georgia"/>
              <w:b/>
              <w:sz w:val="20"/>
              <w:szCs w:val="20"/>
              <w:lang w:val="en-US"/>
            </w:rPr>
            <w:t>-September</w:t>
          </w:r>
          <w:r>
            <w:rPr>
              <w:rFonts w:ascii="Georgia" w:eastAsia="Georgia" w:hAnsi="Georgia" w:cs="Georgia"/>
              <w:b/>
              <w:sz w:val="20"/>
              <w:szCs w:val="20"/>
            </w:rPr>
            <w:t xml:space="preserve"> </w:t>
          </w:r>
          <w:r>
            <w:rPr>
              <w:rFonts w:ascii="Georgia" w:eastAsia="Georgia" w:hAnsi="Georgia" w:cs="Georgia"/>
              <w:b/>
              <w:color w:val="000000"/>
              <w:sz w:val="20"/>
              <w:szCs w:val="20"/>
            </w:rPr>
            <w:t>202</w:t>
          </w:r>
          <w:r>
            <w:rPr>
              <w:rFonts w:ascii="Georgia" w:eastAsia="Georgia" w:hAnsi="Georgia" w:cs="Georgia"/>
              <w:b/>
              <w:sz w:val="20"/>
              <w:szCs w:val="20"/>
            </w:rPr>
            <w:t>5</w:t>
          </w:r>
          <w:r>
            <w:rPr>
              <w:rFonts w:ascii="Georgia" w:eastAsia="Georgia" w:hAnsi="Georgia" w:cs="Georgia"/>
              <w:b/>
              <w:color w:val="000000"/>
              <w:sz w:val="20"/>
              <w:szCs w:val="20"/>
            </w:rPr>
            <w:t xml:space="preserve">, pp </w:t>
          </w:r>
          <w:r w:rsidR="00B40F78" w:rsidRPr="00B40F78">
            <w:rPr>
              <w:rFonts w:ascii="Georgia" w:eastAsia="Georgia" w:hAnsi="Georgia" w:cs="Georgia"/>
              <w:b/>
              <w:color w:val="000000"/>
              <w:sz w:val="20"/>
              <w:szCs w:val="20"/>
            </w:rPr>
            <w:t>1581</w:t>
          </w:r>
          <w:r w:rsidR="00B40F78">
            <w:rPr>
              <w:rFonts w:ascii="Georgia" w:eastAsia="Georgia" w:hAnsi="Georgia" w:cs="Georgia"/>
              <w:b/>
              <w:color w:val="000000"/>
              <w:sz w:val="20"/>
              <w:szCs w:val="20"/>
              <w:lang w:val="en-US"/>
            </w:rPr>
            <w:t>-1585</w:t>
          </w:r>
        </w:p>
        <w:p w:rsidR="008F15E6" w:rsidRDefault="008F15E6">
          <w:pPr>
            <w:pBdr>
              <w:top w:val="nil"/>
              <w:left w:val="nil"/>
              <w:bottom w:val="nil"/>
              <w:right w:val="nil"/>
              <w:between w:val="nil"/>
            </w:pBdr>
            <w:tabs>
              <w:tab w:val="center" w:pos="4680"/>
              <w:tab w:val="right" w:pos="9360"/>
            </w:tabs>
            <w:spacing w:after="0" w:line="240" w:lineRule="auto"/>
            <w:ind w:right="-18"/>
            <w:rPr>
              <w:rFonts w:ascii="Constantia" w:eastAsia="Constantia" w:hAnsi="Constantia" w:cs="Constantia"/>
              <w:color w:val="000000"/>
              <w:sz w:val="20"/>
              <w:szCs w:val="20"/>
            </w:rPr>
          </w:pPr>
        </w:p>
      </w:tc>
    </w:tr>
  </w:tbl>
  <w:p w:rsidR="000D17FA" w:rsidRPr="00EF18A0" w:rsidRDefault="000D17FA" w:rsidP="00EF18A0">
    <w:pPr>
      <w:spacing w:after="0" w:line="240" w:lineRule="auto"/>
      <w:rPr>
        <w:rFonts w:ascii="Times New Roman" w:hAnsi="Times New Roman" w:cs="Times New Roman"/>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131BAF"/>
    <w:multiLevelType w:val="hybridMultilevel"/>
    <w:tmpl w:val="10DE6DBE"/>
    <w:lvl w:ilvl="0" w:tplc="DC6E25A6">
      <w:start w:val="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2532459"/>
    <w:multiLevelType w:val="hybridMultilevel"/>
    <w:tmpl w:val="28908C9C"/>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47A36EE"/>
    <w:multiLevelType w:val="hybridMultilevel"/>
    <w:tmpl w:val="F5EAAB58"/>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5CC70C0"/>
    <w:multiLevelType w:val="multilevel"/>
    <w:tmpl w:val="995CD8F6"/>
    <w:lvl w:ilvl="0">
      <w:start w:val="1"/>
      <w:numFmt w:val="lowerLetter"/>
      <w:lvlText w:val="%1."/>
      <w:lvlJc w:val="left"/>
      <w:pPr>
        <w:tabs>
          <w:tab w:val="num" w:pos="720"/>
        </w:tabs>
        <w:ind w:left="720" w:hanging="360"/>
      </w:pPr>
      <w:rPr>
        <w:rFonts w:ascii="Times New Roman" w:eastAsia="Times New Roman" w:hAnsi="Times New Roman" w:cs="Times New Roman"/>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C0B01F2"/>
    <w:multiLevelType w:val="hybridMultilevel"/>
    <w:tmpl w:val="C22EFDB8"/>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CC44D4C"/>
    <w:multiLevelType w:val="hybridMultilevel"/>
    <w:tmpl w:val="3DA09E82"/>
    <w:lvl w:ilvl="0" w:tplc="04090011">
      <w:start w:val="1"/>
      <w:numFmt w:val="decimal"/>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nsid w:val="1EF7168B"/>
    <w:multiLevelType w:val="hybridMultilevel"/>
    <w:tmpl w:val="238E652C"/>
    <w:lvl w:ilvl="0" w:tplc="DC6E25A6">
      <w:start w:val="4"/>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nsid w:val="23E72019"/>
    <w:multiLevelType w:val="hybridMultilevel"/>
    <w:tmpl w:val="096E459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2AF40702"/>
    <w:multiLevelType w:val="hybridMultilevel"/>
    <w:tmpl w:val="0A9A0AA2"/>
    <w:lvl w:ilvl="0" w:tplc="663A5B4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0FD45EB"/>
    <w:multiLevelType w:val="hybridMultilevel"/>
    <w:tmpl w:val="F75C17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7F476D4"/>
    <w:multiLevelType w:val="hybridMultilevel"/>
    <w:tmpl w:val="C4BE2940"/>
    <w:lvl w:ilvl="0" w:tplc="04090017">
      <w:start w:val="1"/>
      <w:numFmt w:val="lowerLetter"/>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nsid w:val="591131AF"/>
    <w:multiLevelType w:val="hybridMultilevel"/>
    <w:tmpl w:val="869CA2D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BE35680"/>
    <w:multiLevelType w:val="multilevel"/>
    <w:tmpl w:val="B0308E32"/>
    <w:lvl w:ilvl="0">
      <w:start w:val="1"/>
      <w:numFmt w:val="bullet"/>
      <w:lvlText w:val=""/>
      <w:lvlJc w:val="left"/>
      <w:pPr>
        <w:tabs>
          <w:tab w:val="num" w:pos="720"/>
        </w:tabs>
        <w:ind w:left="720" w:hanging="360"/>
      </w:pPr>
      <w:rPr>
        <w:rFonts w:ascii="Symbol" w:hAnsi="Symbol" w:hint="default"/>
        <w:sz w:val="20"/>
      </w:rPr>
    </w:lvl>
    <w:lvl w:ilvl="1">
      <w:start w:val="1"/>
      <w:numFmt w:val="lowerLetter"/>
      <w:lvlText w:val="%2."/>
      <w:lvlJc w:val="left"/>
      <w:pPr>
        <w:tabs>
          <w:tab w:val="num" w:pos="1440"/>
        </w:tabs>
        <w:ind w:left="1440" w:hanging="360"/>
      </w:pPr>
      <w:rPr>
        <w:rFonts w:ascii="Times New Roman" w:eastAsia="Times New Roman" w:hAnsi="Times New Roman" w:cs="Times New Roman"/>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5C643BCD"/>
    <w:multiLevelType w:val="hybridMultilevel"/>
    <w:tmpl w:val="DBBEBE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BE57810"/>
    <w:multiLevelType w:val="multilevel"/>
    <w:tmpl w:val="BED218C2"/>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71093AA0"/>
    <w:multiLevelType w:val="hybridMultilevel"/>
    <w:tmpl w:val="B5C0FB0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782E568D"/>
    <w:multiLevelType w:val="hybridMultilevel"/>
    <w:tmpl w:val="55E82064"/>
    <w:lvl w:ilvl="0" w:tplc="04090019">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7D4F0D2B"/>
    <w:multiLevelType w:val="multilevel"/>
    <w:tmpl w:val="09987BDC"/>
    <w:lvl w:ilvl="0">
      <w:start w:val="1"/>
      <w:numFmt w:val="bullet"/>
      <w:lvlText w:val=""/>
      <w:lvlJc w:val="left"/>
      <w:pPr>
        <w:tabs>
          <w:tab w:val="num" w:pos="720"/>
        </w:tabs>
        <w:ind w:left="720" w:hanging="360"/>
      </w:pPr>
      <w:rPr>
        <w:rFonts w:ascii="Symbol" w:hAnsi="Symbol" w:hint="default"/>
        <w:sz w:val="20"/>
      </w:rPr>
    </w:lvl>
    <w:lvl w:ilvl="1">
      <w:start w:val="1"/>
      <w:numFmt w:val="lowerLetter"/>
      <w:lvlText w:val="%2."/>
      <w:lvlJc w:val="left"/>
      <w:pPr>
        <w:tabs>
          <w:tab w:val="num" w:pos="1440"/>
        </w:tabs>
        <w:ind w:left="1440" w:hanging="360"/>
      </w:pPr>
      <w:rPr>
        <w:rFonts w:ascii="Times New Roman" w:eastAsia="Times New Roman" w:hAnsi="Times New Roman" w:cs="Times New Roman"/>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7F4C48A1"/>
    <w:multiLevelType w:val="hybridMultilevel"/>
    <w:tmpl w:val="3B5EFBE2"/>
    <w:lvl w:ilvl="0" w:tplc="A0AEDA84">
      <w:start w:val="1"/>
      <w:numFmt w:val="decimal"/>
      <w:lvlText w:val="%1."/>
      <w:lvlJc w:val="left"/>
      <w:pPr>
        <w:ind w:left="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B8CC1C12">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972D25A">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3E9A0910">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EC2A8D98">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83024CEE">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96E437EE">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28C6B3D8">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1D443248">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num w:numId="1">
    <w:abstractNumId w:val="18"/>
  </w:num>
  <w:num w:numId="2">
    <w:abstractNumId w:val="0"/>
  </w:num>
  <w:num w:numId="3">
    <w:abstractNumId w:val="2"/>
  </w:num>
  <w:num w:numId="4">
    <w:abstractNumId w:val="4"/>
  </w:num>
  <w:num w:numId="5">
    <w:abstractNumId w:val="15"/>
  </w:num>
  <w:num w:numId="6">
    <w:abstractNumId w:val="7"/>
  </w:num>
  <w:num w:numId="7">
    <w:abstractNumId w:val="9"/>
  </w:num>
  <w:num w:numId="8">
    <w:abstractNumId w:val="12"/>
  </w:num>
  <w:num w:numId="9">
    <w:abstractNumId w:val="17"/>
  </w:num>
  <w:num w:numId="10">
    <w:abstractNumId w:val="3"/>
  </w:num>
  <w:num w:numId="11">
    <w:abstractNumId w:val="13"/>
  </w:num>
  <w:num w:numId="12">
    <w:abstractNumId w:val="6"/>
  </w:num>
  <w:num w:numId="13">
    <w:abstractNumId w:val="14"/>
  </w:num>
  <w:num w:numId="14">
    <w:abstractNumId w:val="10"/>
  </w:num>
  <w:num w:numId="15">
    <w:abstractNumId w:val="5"/>
  </w:num>
  <w:num w:numId="16">
    <w:abstractNumId w:val="16"/>
  </w:num>
  <w:num w:numId="17">
    <w:abstractNumId w:val="1"/>
  </w:num>
  <w:num w:numId="18">
    <w:abstractNumId w:val="11"/>
  </w:num>
  <w:num w:numId="19">
    <w:abstractNumId w:val="8"/>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hideSpellingErrors/>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F3205"/>
    <w:rsid w:val="000008E7"/>
    <w:rsid w:val="000012FB"/>
    <w:rsid w:val="0000243E"/>
    <w:rsid w:val="00004718"/>
    <w:rsid w:val="000055AD"/>
    <w:rsid w:val="00005934"/>
    <w:rsid w:val="000060E3"/>
    <w:rsid w:val="0000680F"/>
    <w:rsid w:val="00010E29"/>
    <w:rsid w:val="000113D9"/>
    <w:rsid w:val="000136C2"/>
    <w:rsid w:val="00014964"/>
    <w:rsid w:val="00014BDF"/>
    <w:rsid w:val="00017B2B"/>
    <w:rsid w:val="0002152C"/>
    <w:rsid w:val="00022A5A"/>
    <w:rsid w:val="00023A3E"/>
    <w:rsid w:val="00024363"/>
    <w:rsid w:val="00024956"/>
    <w:rsid w:val="00026303"/>
    <w:rsid w:val="0002682B"/>
    <w:rsid w:val="00026B50"/>
    <w:rsid w:val="00026F22"/>
    <w:rsid w:val="00027CD8"/>
    <w:rsid w:val="00027DDE"/>
    <w:rsid w:val="00027FE9"/>
    <w:rsid w:val="00030645"/>
    <w:rsid w:val="0003259D"/>
    <w:rsid w:val="00034807"/>
    <w:rsid w:val="00034C18"/>
    <w:rsid w:val="0003553F"/>
    <w:rsid w:val="00035A4B"/>
    <w:rsid w:val="000405DD"/>
    <w:rsid w:val="00041060"/>
    <w:rsid w:val="000413F9"/>
    <w:rsid w:val="00041873"/>
    <w:rsid w:val="000424C5"/>
    <w:rsid w:val="000450E3"/>
    <w:rsid w:val="0004519C"/>
    <w:rsid w:val="00045411"/>
    <w:rsid w:val="0005469D"/>
    <w:rsid w:val="00056A7F"/>
    <w:rsid w:val="0005748F"/>
    <w:rsid w:val="0005757E"/>
    <w:rsid w:val="00057BD2"/>
    <w:rsid w:val="000605E1"/>
    <w:rsid w:val="000628DE"/>
    <w:rsid w:val="00062AD9"/>
    <w:rsid w:val="00065B59"/>
    <w:rsid w:val="00065B69"/>
    <w:rsid w:val="00067B4D"/>
    <w:rsid w:val="00067CFB"/>
    <w:rsid w:val="00072B03"/>
    <w:rsid w:val="00072F4D"/>
    <w:rsid w:val="000741FF"/>
    <w:rsid w:val="00075120"/>
    <w:rsid w:val="00075736"/>
    <w:rsid w:val="0007605F"/>
    <w:rsid w:val="00077637"/>
    <w:rsid w:val="000800F6"/>
    <w:rsid w:val="00081D51"/>
    <w:rsid w:val="000854AB"/>
    <w:rsid w:val="00085EF2"/>
    <w:rsid w:val="0008775F"/>
    <w:rsid w:val="0008784A"/>
    <w:rsid w:val="00087B07"/>
    <w:rsid w:val="00087EC2"/>
    <w:rsid w:val="0009105D"/>
    <w:rsid w:val="00092298"/>
    <w:rsid w:val="00092636"/>
    <w:rsid w:val="0009275B"/>
    <w:rsid w:val="000932E2"/>
    <w:rsid w:val="00093743"/>
    <w:rsid w:val="00094A75"/>
    <w:rsid w:val="00094BAA"/>
    <w:rsid w:val="00095C5E"/>
    <w:rsid w:val="000A01A0"/>
    <w:rsid w:val="000A173D"/>
    <w:rsid w:val="000A1E08"/>
    <w:rsid w:val="000A3317"/>
    <w:rsid w:val="000A3AA8"/>
    <w:rsid w:val="000A640B"/>
    <w:rsid w:val="000A6BCB"/>
    <w:rsid w:val="000A70B6"/>
    <w:rsid w:val="000A71EB"/>
    <w:rsid w:val="000A7FEE"/>
    <w:rsid w:val="000B1F55"/>
    <w:rsid w:val="000B27C0"/>
    <w:rsid w:val="000B3B6C"/>
    <w:rsid w:val="000B4230"/>
    <w:rsid w:val="000B4F9F"/>
    <w:rsid w:val="000B4FC9"/>
    <w:rsid w:val="000B639E"/>
    <w:rsid w:val="000C0013"/>
    <w:rsid w:val="000C00F8"/>
    <w:rsid w:val="000C251C"/>
    <w:rsid w:val="000C2BA8"/>
    <w:rsid w:val="000C3610"/>
    <w:rsid w:val="000C3A98"/>
    <w:rsid w:val="000C4562"/>
    <w:rsid w:val="000C4A18"/>
    <w:rsid w:val="000C4CC9"/>
    <w:rsid w:val="000C6898"/>
    <w:rsid w:val="000C73C1"/>
    <w:rsid w:val="000C758F"/>
    <w:rsid w:val="000D06C5"/>
    <w:rsid w:val="000D104A"/>
    <w:rsid w:val="000D17FA"/>
    <w:rsid w:val="000D36E7"/>
    <w:rsid w:val="000D4D48"/>
    <w:rsid w:val="000D5F9F"/>
    <w:rsid w:val="000D70DA"/>
    <w:rsid w:val="000E0877"/>
    <w:rsid w:val="000E12B6"/>
    <w:rsid w:val="000E13C9"/>
    <w:rsid w:val="000E2621"/>
    <w:rsid w:val="000E267D"/>
    <w:rsid w:val="000E2E15"/>
    <w:rsid w:val="000E331F"/>
    <w:rsid w:val="000E43F9"/>
    <w:rsid w:val="000E5E30"/>
    <w:rsid w:val="000E681E"/>
    <w:rsid w:val="000E6909"/>
    <w:rsid w:val="000F035D"/>
    <w:rsid w:val="000F11A8"/>
    <w:rsid w:val="000F123A"/>
    <w:rsid w:val="000F2EE4"/>
    <w:rsid w:val="000F317A"/>
    <w:rsid w:val="000F3191"/>
    <w:rsid w:val="000F3DD9"/>
    <w:rsid w:val="000F4114"/>
    <w:rsid w:val="000F4B1C"/>
    <w:rsid w:val="000F520A"/>
    <w:rsid w:val="000F52E0"/>
    <w:rsid w:val="000F5BBA"/>
    <w:rsid w:val="000F5E8F"/>
    <w:rsid w:val="00100DED"/>
    <w:rsid w:val="001030B1"/>
    <w:rsid w:val="00103B3D"/>
    <w:rsid w:val="00103BE0"/>
    <w:rsid w:val="00104024"/>
    <w:rsid w:val="001041F9"/>
    <w:rsid w:val="00105DCB"/>
    <w:rsid w:val="001078AC"/>
    <w:rsid w:val="0011084D"/>
    <w:rsid w:val="001108EA"/>
    <w:rsid w:val="00111181"/>
    <w:rsid w:val="0011400B"/>
    <w:rsid w:val="00114B8C"/>
    <w:rsid w:val="00116A10"/>
    <w:rsid w:val="00120BEB"/>
    <w:rsid w:val="00120F2D"/>
    <w:rsid w:val="001213B3"/>
    <w:rsid w:val="00121471"/>
    <w:rsid w:val="001222BC"/>
    <w:rsid w:val="00122525"/>
    <w:rsid w:val="001229B6"/>
    <w:rsid w:val="00124E6A"/>
    <w:rsid w:val="00125776"/>
    <w:rsid w:val="00125861"/>
    <w:rsid w:val="00125EF9"/>
    <w:rsid w:val="001267C2"/>
    <w:rsid w:val="0013036D"/>
    <w:rsid w:val="0013052B"/>
    <w:rsid w:val="00130534"/>
    <w:rsid w:val="001312BA"/>
    <w:rsid w:val="001318E8"/>
    <w:rsid w:val="00132DA8"/>
    <w:rsid w:val="001350F2"/>
    <w:rsid w:val="00135841"/>
    <w:rsid w:val="00135A11"/>
    <w:rsid w:val="00135CC4"/>
    <w:rsid w:val="00135E34"/>
    <w:rsid w:val="00136C64"/>
    <w:rsid w:val="00136C90"/>
    <w:rsid w:val="00137589"/>
    <w:rsid w:val="0013765A"/>
    <w:rsid w:val="00137BBF"/>
    <w:rsid w:val="0014011E"/>
    <w:rsid w:val="001401E8"/>
    <w:rsid w:val="00140A3C"/>
    <w:rsid w:val="00141720"/>
    <w:rsid w:val="00143393"/>
    <w:rsid w:val="00144208"/>
    <w:rsid w:val="00146E40"/>
    <w:rsid w:val="001500B7"/>
    <w:rsid w:val="001505DA"/>
    <w:rsid w:val="00150620"/>
    <w:rsid w:val="001507ED"/>
    <w:rsid w:val="00150E6D"/>
    <w:rsid w:val="0015167A"/>
    <w:rsid w:val="00152478"/>
    <w:rsid w:val="00152F7F"/>
    <w:rsid w:val="00153580"/>
    <w:rsid w:val="00153D71"/>
    <w:rsid w:val="001553AF"/>
    <w:rsid w:val="0015561A"/>
    <w:rsid w:val="00156221"/>
    <w:rsid w:val="00157CBA"/>
    <w:rsid w:val="001622DC"/>
    <w:rsid w:val="00162456"/>
    <w:rsid w:val="001625D8"/>
    <w:rsid w:val="00162F5D"/>
    <w:rsid w:val="001635EF"/>
    <w:rsid w:val="00163CCE"/>
    <w:rsid w:val="00165696"/>
    <w:rsid w:val="00167ABE"/>
    <w:rsid w:val="00170709"/>
    <w:rsid w:val="0017327F"/>
    <w:rsid w:val="00173BD5"/>
    <w:rsid w:val="00173D18"/>
    <w:rsid w:val="00174BBA"/>
    <w:rsid w:val="00175150"/>
    <w:rsid w:val="001751C6"/>
    <w:rsid w:val="001756BD"/>
    <w:rsid w:val="00177626"/>
    <w:rsid w:val="001777C4"/>
    <w:rsid w:val="00177B2B"/>
    <w:rsid w:val="001803FE"/>
    <w:rsid w:val="00180AD6"/>
    <w:rsid w:val="00181669"/>
    <w:rsid w:val="001816BE"/>
    <w:rsid w:val="00182B3F"/>
    <w:rsid w:val="00182EB5"/>
    <w:rsid w:val="0018313B"/>
    <w:rsid w:val="001832D3"/>
    <w:rsid w:val="00183EC1"/>
    <w:rsid w:val="00183F4A"/>
    <w:rsid w:val="0018403A"/>
    <w:rsid w:val="00185244"/>
    <w:rsid w:val="00185330"/>
    <w:rsid w:val="00187C5F"/>
    <w:rsid w:val="00187C70"/>
    <w:rsid w:val="0019094A"/>
    <w:rsid w:val="001916F9"/>
    <w:rsid w:val="0019245D"/>
    <w:rsid w:val="00192632"/>
    <w:rsid w:val="001930A6"/>
    <w:rsid w:val="00193444"/>
    <w:rsid w:val="001948C7"/>
    <w:rsid w:val="00196123"/>
    <w:rsid w:val="001A16F1"/>
    <w:rsid w:val="001A19C6"/>
    <w:rsid w:val="001A1C9B"/>
    <w:rsid w:val="001A3590"/>
    <w:rsid w:val="001A3AA4"/>
    <w:rsid w:val="001B001A"/>
    <w:rsid w:val="001B142A"/>
    <w:rsid w:val="001B1BA9"/>
    <w:rsid w:val="001B29DD"/>
    <w:rsid w:val="001B2B06"/>
    <w:rsid w:val="001B2E42"/>
    <w:rsid w:val="001B384F"/>
    <w:rsid w:val="001B4E37"/>
    <w:rsid w:val="001B5165"/>
    <w:rsid w:val="001B6A24"/>
    <w:rsid w:val="001B6DE4"/>
    <w:rsid w:val="001B7DD6"/>
    <w:rsid w:val="001C0ABE"/>
    <w:rsid w:val="001C2F01"/>
    <w:rsid w:val="001C3357"/>
    <w:rsid w:val="001C5309"/>
    <w:rsid w:val="001C66B4"/>
    <w:rsid w:val="001C77D5"/>
    <w:rsid w:val="001C780C"/>
    <w:rsid w:val="001D1C07"/>
    <w:rsid w:val="001D34ED"/>
    <w:rsid w:val="001D35C5"/>
    <w:rsid w:val="001D38D7"/>
    <w:rsid w:val="001D3FDB"/>
    <w:rsid w:val="001D5282"/>
    <w:rsid w:val="001D533E"/>
    <w:rsid w:val="001D71D6"/>
    <w:rsid w:val="001D72A1"/>
    <w:rsid w:val="001E044B"/>
    <w:rsid w:val="001E047B"/>
    <w:rsid w:val="001E0C4E"/>
    <w:rsid w:val="001E14C8"/>
    <w:rsid w:val="001E1884"/>
    <w:rsid w:val="001E2841"/>
    <w:rsid w:val="001E2D52"/>
    <w:rsid w:val="001E3856"/>
    <w:rsid w:val="001E414B"/>
    <w:rsid w:val="001E494E"/>
    <w:rsid w:val="001E4DFF"/>
    <w:rsid w:val="001E52E8"/>
    <w:rsid w:val="001E62B0"/>
    <w:rsid w:val="001E7668"/>
    <w:rsid w:val="001E7756"/>
    <w:rsid w:val="001E7A30"/>
    <w:rsid w:val="001F0C9E"/>
    <w:rsid w:val="001F0DBF"/>
    <w:rsid w:val="001F1F38"/>
    <w:rsid w:val="001F2C9B"/>
    <w:rsid w:val="001F3BCD"/>
    <w:rsid w:val="001F7934"/>
    <w:rsid w:val="00202D7A"/>
    <w:rsid w:val="00203A8A"/>
    <w:rsid w:val="002043F9"/>
    <w:rsid w:val="002045C2"/>
    <w:rsid w:val="00204FEB"/>
    <w:rsid w:val="00205311"/>
    <w:rsid w:val="002059CD"/>
    <w:rsid w:val="00205E10"/>
    <w:rsid w:val="002069EF"/>
    <w:rsid w:val="00210A44"/>
    <w:rsid w:val="00210DEF"/>
    <w:rsid w:val="002120B0"/>
    <w:rsid w:val="0021304A"/>
    <w:rsid w:val="00213891"/>
    <w:rsid w:val="00213C7E"/>
    <w:rsid w:val="002146DC"/>
    <w:rsid w:val="00214B4C"/>
    <w:rsid w:val="002153EE"/>
    <w:rsid w:val="00215F88"/>
    <w:rsid w:val="0021652A"/>
    <w:rsid w:val="00217984"/>
    <w:rsid w:val="002207F2"/>
    <w:rsid w:val="0022141C"/>
    <w:rsid w:val="0022256F"/>
    <w:rsid w:val="002226F9"/>
    <w:rsid w:val="00222E28"/>
    <w:rsid w:val="0022343E"/>
    <w:rsid w:val="002235E1"/>
    <w:rsid w:val="00223762"/>
    <w:rsid w:val="00225814"/>
    <w:rsid w:val="00225B4F"/>
    <w:rsid w:val="00226821"/>
    <w:rsid w:val="00227129"/>
    <w:rsid w:val="00227D4C"/>
    <w:rsid w:val="00227E29"/>
    <w:rsid w:val="00230C59"/>
    <w:rsid w:val="00230F18"/>
    <w:rsid w:val="002310C1"/>
    <w:rsid w:val="0023175B"/>
    <w:rsid w:val="00233B99"/>
    <w:rsid w:val="00233E05"/>
    <w:rsid w:val="00235720"/>
    <w:rsid w:val="00236191"/>
    <w:rsid w:val="002372A9"/>
    <w:rsid w:val="00237F0C"/>
    <w:rsid w:val="0024059D"/>
    <w:rsid w:val="00240A1B"/>
    <w:rsid w:val="002421EC"/>
    <w:rsid w:val="00243404"/>
    <w:rsid w:val="00243781"/>
    <w:rsid w:val="002439C5"/>
    <w:rsid w:val="00243DA3"/>
    <w:rsid w:val="00243E78"/>
    <w:rsid w:val="00244BC7"/>
    <w:rsid w:val="0024538F"/>
    <w:rsid w:val="002471C7"/>
    <w:rsid w:val="002479D9"/>
    <w:rsid w:val="0025073D"/>
    <w:rsid w:val="00250B11"/>
    <w:rsid w:val="002513F6"/>
    <w:rsid w:val="00251924"/>
    <w:rsid w:val="00252531"/>
    <w:rsid w:val="00254B66"/>
    <w:rsid w:val="00255E63"/>
    <w:rsid w:val="002569D5"/>
    <w:rsid w:val="0026080D"/>
    <w:rsid w:val="00261230"/>
    <w:rsid w:val="00261C37"/>
    <w:rsid w:val="002623B7"/>
    <w:rsid w:val="0026268C"/>
    <w:rsid w:val="0026484D"/>
    <w:rsid w:val="0026528D"/>
    <w:rsid w:val="00265CB4"/>
    <w:rsid w:val="00266AE2"/>
    <w:rsid w:val="0027060A"/>
    <w:rsid w:val="002706F8"/>
    <w:rsid w:val="00270A2A"/>
    <w:rsid w:val="00270F1E"/>
    <w:rsid w:val="00271837"/>
    <w:rsid w:val="00273126"/>
    <w:rsid w:val="002731BC"/>
    <w:rsid w:val="00273852"/>
    <w:rsid w:val="00274C5D"/>
    <w:rsid w:val="00274D74"/>
    <w:rsid w:val="00276922"/>
    <w:rsid w:val="0028068D"/>
    <w:rsid w:val="00281D22"/>
    <w:rsid w:val="00282D47"/>
    <w:rsid w:val="00283241"/>
    <w:rsid w:val="002833BE"/>
    <w:rsid w:val="0028473B"/>
    <w:rsid w:val="00284BE5"/>
    <w:rsid w:val="002860A6"/>
    <w:rsid w:val="00286663"/>
    <w:rsid w:val="00286F98"/>
    <w:rsid w:val="00286FF7"/>
    <w:rsid w:val="0029258B"/>
    <w:rsid w:val="0029378F"/>
    <w:rsid w:val="002943E9"/>
    <w:rsid w:val="00296F23"/>
    <w:rsid w:val="002A2460"/>
    <w:rsid w:val="002A3AE1"/>
    <w:rsid w:val="002A41D7"/>
    <w:rsid w:val="002A46A1"/>
    <w:rsid w:val="002A5C98"/>
    <w:rsid w:val="002A62C8"/>
    <w:rsid w:val="002A6692"/>
    <w:rsid w:val="002A706B"/>
    <w:rsid w:val="002B038F"/>
    <w:rsid w:val="002B28EB"/>
    <w:rsid w:val="002B5AC6"/>
    <w:rsid w:val="002C05A2"/>
    <w:rsid w:val="002C0B8A"/>
    <w:rsid w:val="002C11A1"/>
    <w:rsid w:val="002C22B2"/>
    <w:rsid w:val="002C3AE6"/>
    <w:rsid w:val="002C427A"/>
    <w:rsid w:val="002C4AEB"/>
    <w:rsid w:val="002C4D4D"/>
    <w:rsid w:val="002D05E8"/>
    <w:rsid w:val="002D1F7E"/>
    <w:rsid w:val="002D4539"/>
    <w:rsid w:val="002D4A82"/>
    <w:rsid w:val="002D514C"/>
    <w:rsid w:val="002D5E2C"/>
    <w:rsid w:val="002D5E6F"/>
    <w:rsid w:val="002D69AD"/>
    <w:rsid w:val="002D6F0F"/>
    <w:rsid w:val="002D7E27"/>
    <w:rsid w:val="002E108A"/>
    <w:rsid w:val="002E1157"/>
    <w:rsid w:val="002E4ED9"/>
    <w:rsid w:val="002E7172"/>
    <w:rsid w:val="002E76EB"/>
    <w:rsid w:val="002E7EA1"/>
    <w:rsid w:val="002F0085"/>
    <w:rsid w:val="002F0366"/>
    <w:rsid w:val="002F2CB9"/>
    <w:rsid w:val="002F3239"/>
    <w:rsid w:val="002F610D"/>
    <w:rsid w:val="002F6A95"/>
    <w:rsid w:val="002F7A01"/>
    <w:rsid w:val="002F7E5D"/>
    <w:rsid w:val="002F7F00"/>
    <w:rsid w:val="00300665"/>
    <w:rsid w:val="00301429"/>
    <w:rsid w:val="0030379B"/>
    <w:rsid w:val="00305267"/>
    <w:rsid w:val="00306758"/>
    <w:rsid w:val="0030693D"/>
    <w:rsid w:val="00307D15"/>
    <w:rsid w:val="00307E96"/>
    <w:rsid w:val="003100A8"/>
    <w:rsid w:val="00311A55"/>
    <w:rsid w:val="0031388D"/>
    <w:rsid w:val="00313DCE"/>
    <w:rsid w:val="00314059"/>
    <w:rsid w:val="00314FE2"/>
    <w:rsid w:val="00316512"/>
    <w:rsid w:val="00316B1F"/>
    <w:rsid w:val="0032245E"/>
    <w:rsid w:val="00322ED7"/>
    <w:rsid w:val="00322F4E"/>
    <w:rsid w:val="00323466"/>
    <w:rsid w:val="00323F4D"/>
    <w:rsid w:val="00325135"/>
    <w:rsid w:val="00325690"/>
    <w:rsid w:val="003261FC"/>
    <w:rsid w:val="00327415"/>
    <w:rsid w:val="00327656"/>
    <w:rsid w:val="00332A27"/>
    <w:rsid w:val="0033498C"/>
    <w:rsid w:val="003350D3"/>
    <w:rsid w:val="003369D5"/>
    <w:rsid w:val="0033788A"/>
    <w:rsid w:val="00337A9F"/>
    <w:rsid w:val="00342E81"/>
    <w:rsid w:val="0034373B"/>
    <w:rsid w:val="003440DF"/>
    <w:rsid w:val="00344E4C"/>
    <w:rsid w:val="003460D0"/>
    <w:rsid w:val="00346EBB"/>
    <w:rsid w:val="00346FD9"/>
    <w:rsid w:val="0034797F"/>
    <w:rsid w:val="00347FF4"/>
    <w:rsid w:val="003519C8"/>
    <w:rsid w:val="003521EA"/>
    <w:rsid w:val="0035285F"/>
    <w:rsid w:val="0035501D"/>
    <w:rsid w:val="0035530C"/>
    <w:rsid w:val="00355797"/>
    <w:rsid w:val="00355D4E"/>
    <w:rsid w:val="00356554"/>
    <w:rsid w:val="003572EF"/>
    <w:rsid w:val="00357598"/>
    <w:rsid w:val="0036177E"/>
    <w:rsid w:val="00361F20"/>
    <w:rsid w:val="00362583"/>
    <w:rsid w:val="00362ED7"/>
    <w:rsid w:val="00363169"/>
    <w:rsid w:val="0036361C"/>
    <w:rsid w:val="00364990"/>
    <w:rsid w:val="00365B22"/>
    <w:rsid w:val="00370319"/>
    <w:rsid w:val="00370F43"/>
    <w:rsid w:val="00371499"/>
    <w:rsid w:val="00371FE7"/>
    <w:rsid w:val="003724F3"/>
    <w:rsid w:val="00374397"/>
    <w:rsid w:val="0037530E"/>
    <w:rsid w:val="0037692E"/>
    <w:rsid w:val="00376E64"/>
    <w:rsid w:val="00377767"/>
    <w:rsid w:val="00377BDB"/>
    <w:rsid w:val="0038154B"/>
    <w:rsid w:val="003816BB"/>
    <w:rsid w:val="00381CEC"/>
    <w:rsid w:val="00382590"/>
    <w:rsid w:val="00383706"/>
    <w:rsid w:val="00386EE8"/>
    <w:rsid w:val="00390ADE"/>
    <w:rsid w:val="00390F27"/>
    <w:rsid w:val="00391512"/>
    <w:rsid w:val="003939CA"/>
    <w:rsid w:val="00393AC6"/>
    <w:rsid w:val="00395276"/>
    <w:rsid w:val="00395C4A"/>
    <w:rsid w:val="003A1103"/>
    <w:rsid w:val="003A1213"/>
    <w:rsid w:val="003A180D"/>
    <w:rsid w:val="003A20DE"/>
    <w:rsid w:val="003A2DB6"/>
    <w:rsid w:val="003A3716"/>
    <w:rsid w:val="003A55C5"/>
    <w:rsid w:val="003A6DB2"/>
    <w:rsid w:val="003A7426"/>
    <w:rsid w:val="003B021C"/>
    <w:rsid w:val="003B1153"/>
    <w:rsid w:val="003B1192"/>
    <w:rsid w:val="003B1A91"/>
    <w:rsid w:val="003B2470"/>
    <w:rsid w:val="003B31AB"/>
    <w:rsid w:val="003B3899"/>
    <w:rsid w:val="003B51B3"/>
    <w:rsid w:val="003B62CB"/>
    <w:rsid w:val="003B7A2E"/>
    <w:rsid w:val="003C07A0"/>
    <w:rsid w:val="003C0D79"/>
    <w:rsid w:val="003C1191"/>
    <w:rsid w:val="003C335A"/>
    <w:rsid w:val="003C739A"/>
    <w:rsid w:val="003C7A90"/>
    <w:rsid w:val="003D101E"/>
    <w:rsid w:val="003D39A3"/>
    <w:rsid w:val="003D47FD"/>
    <w:rsid w:val="003D4A35"/>
    <w:rsid w:val="003D52B6"/>
    <w:rsid w:val="003D630F"/>
    <w:rsid w:val="003D7EDF"/>
    <w:rsid w:val="003E0287"/>
    <w:rsid w:val="003E1734"/>
    <w:rsid w:val="003E3006"/>
    <w:rsid w:val="003E3224"/>
    <w:rsid w:val="003E35FB"/>
    <w:rsid w:val="003E3FA5"/>
    <w:rsid w:val="003E4B45"/>
    <w:rsid w:val="003E60F2"/>
    <w:rsid w:val="003E6C84"/>
    <w:rsid w:val="003F13B5"/>
    <w:rsid w:val="003F1D01"/>
    <w:rsid w:val="003F4CE3"/>
    <w:rsid w:val="003F5AE1"/>
    <w:rsid w:val="003F5EA8"/>
    <w:rsid w:val="003F76DD"/>
    <w:rsid w:val="003F78AF"/>
    <w:rsid w:val="00400524"/>
    <w:rsid w:val="00400719"/>
    <w:rsid w:val="00400E40"/>
    <w:rsid w:val="0040225E"/>
    <w:rsid w:val="00402A36"/>
    <w:rsid w:val="0040307A"/>
    <w:rsid w:val="00404682"/>
    <w:rsid w:val="00404A60"/>
    <w:rsid w:val="00404B32"/>
    <w:rsid w:val="004061D2"/>
    <w:rsid w:val="0040632E"/>
    <w:rsid w:val="00406767"/>
    <w:rsid w:val="00406F7C"/>
    <w:rsid w:val="00410C88"/>
    <w:rsid w:val="00411E40"/>
    <w:rsid w:val="00412E3D"/>
    <w:rsid w:val="00413824"/>
    <w:rsid w:val="00414FD5"/>
    <w:rsid w:val="004174C0"/>
    <w:rsid w:val="00420862"/>
    <w:rsid w:val="00421AD3"/>
    <w:rsid w:val="00422F9D"/>
    <w:rsid w:val="004237FC"/>
    <w:rsid w:val="00424730"/>
    <w:rsid w:val="00424FB7"/>
    <w:rsid w:val="00425476"/>
    <w:rsid w:val="004257B8"/>
    <w:rsid w:val="004263B1"/>
    <w:rsid w:val="00426BCB"/>
    <w:rsid w:val="0042707D"/>
    <w:rsid w:val="00427365"/>
    <w:rsid w:val="00427CD1"/>
    <w:rsid w:val="004301EF"/>
    <w:rsid w:val="0043029F"/>
    <w:rsid w:val="00430EB2"/>
    <w:rsid w:val="00431AC8"/>
    <w:rsid w:val="0043343A"/>
    <w:rsid w:val="00435B97"/>
    <w:rsid w:val="00436684"/>
    <w:rsid w:val="004409D2"/>
    <w:rsid w:val="004411FA"/>
    <w:rsid w:val="00441287"/>
    <w:rsid w:val="004433E0"/>
    <w:rsid w:val="00443875"/>
    <w:rsid w:val="0044408A"/>
    <w:rsid w:val="00444A21"/>
    <w:rsid w:val="0044592B"/>
    <w:rsid w:val="00446137"/>
    <w:rsid w:val="00446655"/>
    <w:rsid w:val="004472A2"/>
    <w:rsid w:val="00451CB2"/>
    <w:rsid w:val="0045358C"/>
    <w:rsid w:val="0045380E"/>
    <w:rsid w:val="00453A71"/>
    <w:rsid w:val="00453CDD"/>
    <w:rsid w:val="004549E9"/>
    <w:rsid w:val="00455DB9"/>
    <w:rsid w:val="004562DE"/>
    <w:rsid w:val="004563DF"/>
    <w:rsid w:val="004578FD"/>
    <w:rsid w:val="004606CC"/>
    <w:rsid w:val="0046089B"/>
    <w:rsid w:val="0046225D"/>
    <w:rsid w:val="00462F4D"/>
    <w:rsid w:val="00465676"/>
    <w:rsid w:val="00465E34"/>
    <w:rsid w:val="00466249"/>
    <w:rsid w:val="004730C7"/>
    <w:rsid w:val="004736F4"/>
    <w:rsid w:val="00473DF7"/>
    <w:rsid w:val="00474775"/>
    <w:rsid w:val="00476990"/>
    <w:rsid w:val="004774E9"/>
    <w:rsid w:val="00477682"/>
    <w:rsid w:val="004779C2"/>
    <w:rsid w:val="00477E73"/>
    <w:rsid w:val="004804D9"/>
    <w:rsid w:val="00480E92"/>
    <w:rsid w:val="0048108F"/>
    <w:rsid w:val="00483384"/>
    <w:rsid w:val="0048364F"/>
    <w:rsid w:val="0048502E"/>
    <w:rsid w:val="00485800"/>
    <w:rsid w:val="00485947"/>
    <w:rsid w:val="00487370"/>
    <w:rsid w:val="00490309"/>
    <w:rsid w:val="00490A2C"/>
    <w:rsid w:val="00491767"/>
    <w:rsid w:val="00493B4F"/>
    <w:rsid w:val="00494334"/>
    <w:rsid w:val="00496C3B"/>
    <w:rsid w:val="004A1D6C"/>
    <w:rsid w:val="004A31B6"/>
    <w:rsid w:val="004A4400"/>
    <w:rsid w:val="004A6110"/>
    <w:rsid w:val="004A6325"/>
    <w:rsid w:val="004A63FB"/>
    <w:rsid w:val="004B0676"/>
    <w:rsid w:val="004B1FEB"/>
    <w:rsid w:val="004B4FF5"/>
    <w:rsid w:val="004B500E"/>
    <w:rsid w:val="004B5075"/>
    <w:rsid w:val="004B6006"/>
    <w:rsid w:val="004B6643"/>
    <w:rsid w:val="004B685B"/>
    <w:rsid w:val="004B7CEA"/>
    <w:rsid w:val="004C076E"/>
    <w:rsid w:val="004C1AD8"/>
    <w:rsid w:val="004C2800"/>
    <w:rsid w:val="004C2B1A"/>
    <w:rsid w:val="004C2C3A"/>
    <w:rsid w:val="004C2F18"/>
    <w:rsid w:val="004C3D90"/>
    <w:rsid w:val="004C4FF3"/>
    <w:rsid w:val="004C637A"/>
    <w:rsid w:val="004C7756"/>
    <w:rsid w:val="004D1123"/>
    <w:rsid w:val="004D2FBA"/>
    <w:rsid w:val="004D4CAF"/>
    <w:rsid w:val="004D4FA9"/>
    <w:rsid w:val="004D596C"/>
    <w:rsid w:val="004D5CB9"/>
    <w:rsid w:val="004D5E7D"/>
    <w:rsid w:val="004D7914"/>
    <w:rsid w:val="004E0D17"/>
    <w:rsid w:val="004E1CA1"/>
    <w:rsid w:val="004E1F3D"/>
    <w:rsid w:val="004E23CD"/>
    <w:rsid w:val="004E2F02"/>
    <w:rsid w:val="004E33ED"/>
    <w:rsid w:val="004E46E7"/>
    <w:rsid w:val="004E637E"/>
    <w:rsid w:val="004E7004"/>
    <w:rsid w:val="004E7CB8"/>
    <w:rsid w:val="004F15DC"/>
    <w:rsid w:val="004F21E7"/>
    <w:rsid w:val="004F233B"/>
    <w:rsid w:val="004F2594"/>
    <w:rsid w:val="004F2912"/>
    <w:rsid w:val="004F2E94"/>
    <w:rsid w:val="004F3A45"/>
    <w:rsid w:val="004F4B25"/>
    <w:rsid w:val="004F5787"/>
    <w:rsid w:val="004F698C"/>
    <w:rsid w:val="004F7170"/>
    <w:rsid w:val="004F74F7"/>
    <w:rsid w:val="00500295"/>
    <w:rsid w:val="0050073A"/>
    <w:rsid w:val="0050089D"/>
    <w:rsid w:val="0050191A"/>
    <w:rsid w:val="00502ABC"/>
    <w:rsid w:val="0050356B"/>
    <w:rsid w:val="00503A42"/>
    <w:rsid w:val="00505EB8"/>
    <w:rsid w:val="005061EB"/>
    <w:rsid w:val="00506B2C"/>
    <w:rsid w:val="00506D5E"/>
    <w:rsid w:val="00506EBE"/>
    <w:rsid w:val="0051057F"/>
    <w:rsid w:val="00511803"/>
    <w:rsid w:val="00511BDE"/>
    <w:rsid w:val="00513941"/>
    <w:rsid w:val="005140CE"/>
    <w:rsid w:val="00514D79"/>
    <w:rsid w:val="005151CA"/>
    <w:rsid w:val="00515EF6"/>
    <w:rsid w:val="00516EBE"/>
    <w:rsid w:val="00517B00"/>
    <w:rsid w:val="005201F7"/>
    <w:rsid w:val="00520D14"/>
    <w:rsid w:val="005210ED"/>
    <w:rsid w:val="0052215E"/>
    <w:rsid w:val="00522B68"/>
    <w:rsid w:val="00522E54"/>
    <w:rsid w:val="00524F4B"/>
    <w:rsid w:val="00527B89"/>
    <w:rsid w:val="0053037D"/>
    <w:rsid w:val="00531529"/>
    <w:rsid w:val="005315BD"/>
    <w:rsid w:val="0053196E"/>
    <w:rsid w:val="00532936"/>
    <w:rsid w:val="00533394"/>
    <w:rsid w:val="005335C1"/>
    <w:rsid w:val="0053430D"/>
    <w:rsid w:val="00536E79"/>
    <w:rsid w:val="00540102"/>
    <w:rsid w:val="005408B7"/>
    <w:rsid w:val="00542820"/>
    <w:rsid w:val="0054295F"/>
    <w:rsid w:val="00543787"/>
    <w:rsid w:val="00544996"/>
    <w:rsid w:val="00545B79"/>
    <w:rsid w:val="00547164"/>
    <w:rsid w:val="00550D71"/>
    <w:rsid w:val="005518AA"/>
    <w:rsid w:val="00552D60"/>
    <w:rsid w:val="00553EF4"/>
    <w:rsid w:val="00554E2C"/>
    <w:rsid w:val="00557446"/>
    <w:rsid w:val="00557600"/>
    <w:rsid w:val="00560513"/>
    <w:rsid w:val="005617D6"/>
    <w:rsid w:val="0056268B"/>
    <w:rsid w:val="0056286A"/>
    <w:rsid w:val="005631E0"/>
    <w:rsid w:val="0056414C"/>
    <w:rsid w:val="00565C5F"/>
    <w:rsid w:val="005663D9"/>
    <w:rsid w:val="0056667F"/>
    <w:rsid w:val="00566A0E"/>
    <w:rsid w:val="00567F93"/>
    <w:rsid w:val="005711C9"/>
    <w:rsid w:val="005735B9"/>
    <w:rsid w:val="00573E83"/>
    <w:rsid w:val="00577BBF"/>
    <w:rsid w:val="00577F98"/>
    <w:rsid w:val="005802F2"/>
    <w:rsid w:val="0058159A"/>
    <w:rsid w:val="00582704"/>
    <w:rsid w:val="0058308D"/>
    <w:rsid w:val="00584CD2"/>
    <w:rsid w:val="00585A4D"/>
    <w:rsid w:val="00587595"/>
    <w:rsid w:val="00587EC3"/>
    <w:rsid w:val="005907D5"/>
    <w:rsid w:val="00590950"/>
    <w:rsid w:val="00590A38"/>
    <w:rsid w:val="0059515B"/>
    <w:rsid w:val="00596D93"/>
    <w:rsid w:val="00597748"/>
    <w:rsid w:val="00597852"/>
    <w:rsid w:val="00597B78"/>
    <w:rsid w:val="005A09AC"/>
    <w:rsid w:val="005A0A5F"/>
    <w:rsid w:val="005A0E48"/>
    <w:rsid w:val="005A1356"/>
    <w:rsid w:val="005A236D"/>
    <w:rsid w:val="005A2DBC"/>
    <w:rsid w:val="005A481B"/>
    <w:rsid w:val="005A5336"/>
    <w:rsid w:val="005A55FC"/>
    <w:rsid w:val="005A61FA"/>
    <w:rsid w:val="005A66CD"/>
    <w:rsid w:val="005A6D4C"/>
    <w:rsid w:val="005A7BA0"/>
    <w:rsid w:val="005B0332"/>
    <w:rsid w:val="005B0674"/>
    <w:rsid w:val="005B0AE2"/>
    <w:rsid w:val="005B0F0A"/>
    <w:rsid w:val="005B1F56"/>
    <w:rsid w:val="005B3186"/>
    <w:rsid w:val="005B39F2"/>
    <w:rsid w:val="005B42C5"/>
    <w:rsid w:val="005B6D4F"/>
    <w:rsid w:val="005B7757"/>
    <w:rsid w:val="005B7BFF"/>
    <w:rsid w:val="005C2276"/>
    <w:rsid w:val="005C4832"/>
    <w:rsid w:val="005C4E84"/>
    <w:rsid w:val="005C52FD"/>
    <w:rsid w:val="005C569A"/>
    <w:rsid w:val="005C5D9E"/>
    <w:rsid w:val="005C73D0"/>
    <w:rsid w:val="005C779D"/>
    <w:rsid w:val="005D026D"/>
    <w:rsid w:val="005D1488"/>
    <w:rsid w:val="005D22CD"/>
    <w:rsid w:val="005D366A"/>
    <w:rsid w:val="005D3B9F"/>
    <w:rsid w:val="005D47E2"/>
    <w:rsid w:val="005D48E1"/>
    <w:rsid w:val="005D492E"/>
    <w:rsid w:val="005D5536"/>
    <w:rsid w:val="005D5DFB"/>
    <w:rsid w:val="005D6577"/>
    <w:rsid w:val="005D6A76"/>
    <w:rsid w:val="005D78CD"/>
    <w:rsid w:val="005E02C9"/>
    <w:rsid w:val="005E0A38"/>
    <w:rsid w:val="005E2B8D"/>
    <w:rsid w:val="005E3131"/>
    <w:rsid w:val="005E38F2"/>
    <w:rsid w:val="005E4AA8"/>
    <w:rsid w:val="005E5D0D"/>
    <w:rsid w:val="005F0646"/>
    <w:rsid w:val="005F1026"/>
    <w:rsid w:val="005F3205"/>
    <w:rsid w:val="005F3607"/>
    <w:rsid w:val="005F36B3"/>
    <w:rsid w:val="005F3F31"/>
    <w:rsid w:val="005F40C6"/>
    <w:rsid w:val="005F5988"/>
    <w:rsid w:val="0060054D"/>
    <w:rsid w:val="00601B0A"/>
    <w:rsid w:val="00602014"/>
    <w:rsid w:val="006037E8"/>
    <w:rsid w:val="006042BE"/>
    <w:rsid w:val="00606804"/>
    <w:rsid w:val="00607415"/>
    <w:rsid w:val="006128E8"/>
    <w:rsid w:val="006132AD"/>
    <w:rsid w:val="00613A55"/>
    <w:rsid w:val="00613D25"/>
    <w:rsid w:val="00613F6F"/>
    <w:rsid w:val="00614A2B"/>
    <w:rsid w:val="006163FA"/>
    <w:rsid w:val="00616C40"/>
    <w:rsid w:val="0061742A"/>
    <w:rsid w:val="00617AEA"/>
    <w:rsid w:val="00617C53"/>
    <w:rsid w:val="006208C3"/>
    <w:rsid w:val="00624D23"/>
    <w:rsid w:val="00625960"/>
    <w:rsid w:val="00626C00"/>
    <w:rsid w:val="006277C0"/>
    <w:rsid w:val="00627FBF"/>
    <w:rsid w:val="00630091"/>
    <w:rsid w:val="00630429"/>
    <w:rsid w:val="00630B2B"/>
    <w:rsid w:val="006313C8"/>
    <w:rsid w:val="006327AD"/>
    <w:rsid w:val="00632A65"/>
    <w:rsid w:val="0063338B"/>
    <w:rsid w:val="00634C47"/>
    <w:rsid w:val="0063628E"/>
    <w:rsid w:val="00641B6A"/>
    <w:rsid w:val="00643D5C"/>
    <w:rsid w:val="006453F7"/>
    <w:rsid w:val="0064540C"/>
    <w:rsid w:val="00645F0E"/>
    <w:rsid w:val="00646141"/>
    <w:rsid w:val="00647142"/>
    <w:rsid w:val="00651670"/>
    <w:rsid w:val="00652113"/>
    <w:rsid w:val="00653124"/>
    <w:rsid w:val="00653300"/>
    <w:rsid w:val="00654693"/>
    <w:rsid w:val="00654B4A"/>
    <w:rsid w:val="00655388"/>
    <w:rsid w:val="00655B2D"/>
    <w:rsid w:val="00656872"/>
    <w:rsid w:val="00657657"/>
    <w:rsid w:val="00660938"/>
    <w:rsid w:val="00660B9B"/>
    <w:rsid w:val="006620D3"/>
    <w:rsid w:val="00662265"/>
    <w:rsid w:val="00662F31"/>
    <w:rsid w:val="00664250"/>
    <w:rsid w:val="00664D52"/>
    <w:rsid w:val="00665BE2"/>
    <w:rsid w:val="00665FEA"/>
    <w:rsid w:val="006679EC"/>
    <w:rsid w:val="00672568"/>
    <w:rsid w:val="00672E7A"/>
    <w:rsid w:val="006753C2"/>
    <w:rsid w:val="00676175"/>
    <w:rsid w:val="00677589"/>
    <w:rsid w:val="006775D7"/>
    <w:rsid w:val="00677A0A"/>
    <w:rsid w:val="00677B5B"/>
    <w:rsid w:val="00677FDE"/>
    <w:rsid w:val="00680602"/>
    <w:rsid w:val="00680D65"/>
    <w:rsid w:val="00682195"/>
    <w:rsid w:val="00683D42"/>
    <w:rsid w:val="0068533D"/>
    <w:rsid w:val="0068623B"/>
    <w:rsid w:val="00686DAC"/>
    <w:rsid w:val="00687639"/>
    <w:rsid w:val="00687E9B"/>
    <w:rsid w:val="006903D2"/>
    <w:rsid w:val="00690787"/>
    <w:rsid w:val="00691E18"/>
    <w:rsid w:val="00692557"/>
    <w:rsid w:val="006929B0"/>
    <w:rsid w:val="00695768"/>
    <w:rsid w:val="00696382"/>
    <w:rsid w:val="00696C0E"/>
    <w:rsid w:val="006A0182"/>
    <w:rsid w:val="006A113D"/>
    <w:rsid w:val="006A139C"/>
    <w:rsid w:val="006A16B5"/>
    <w:rsid w:val="006A1ABA"/>
    <w:rsid w:val="006A2E18"/>
    <w:rsid w:val="006A5CDC"/>
    <w:rsid w:val="006A7667"/>
    <w:rsid w:val="006B0564"/>
    <w:rsid w:val="006B0CFD"/>
    <w:rsid w:val="006B14AF"/>
    <w:rsid w:val="006B172E"/>
    <w:rsid w:val="006B1A19"/>
    <w:rsid w:val="006B272D"/>
    <w:rsid w:val="006B355A"/>
    <w:rsid w:val="006B5E4F"/>
    <w:rsid w:val="006B6B79"/>
    <w:rsid w:val="006B7DD0"/>
    <w:rsid w:val="006C1241"/>
    <w:rsid w:val="006C1DC9"/>
    <w:rsid w:val="006C26AB"/>
    <w:rsid w:val="006C2E62"/>
    <w:rsid w:val="006C3614"/>
    <w:rsid w:val="006C51D9"/>
    <w:rsid w:val="006C641B"/>
    <w:rsid w:val="006C7072"/>
    <w:rsid w:val="006C7362"/>
    <w:rsid w:val="006C7D64"/>
    <w:rsid w:val="006D077C"/>
    <w:rsid w:val="006D0C00"/>
    <w:rsid w:val="006D1098"/>
    <w:rsid w:val="006D1994"/>
    <w:rsid w:val="006D1B40"/>
    <w:rsid w:val="006D1D89"/>
    <w:rsid w:val="006D20F7"/>
    <w:rsid w:val="006D27B7"/>
    <w:rsid w:val="006D2C6C"/>
    <w:rsid w:val="006D3390"/>
    <w:rsid w:val="006D41F6"/>
    <w:rsid w:val="006D4ECF"/>
    <w:rsid w:val="006D5CF1"/>
    <w:rsid w:val="006D640F"/>
    <w:rsid w:val="006D6C80"/>
    <w:rsid w:val="006D704A"/>
    <w:rsid w:val="006D7324"/>
    <w:rsid w:val="006D7931"/>
    <w:rsid w:val="006E01F4"/>
    <w:rsid w:val="006E0D6E"/>
    <w:rsid w:val="006E10D4"/>
    <w:rsid w:val="006E12D5"/>
    <w:rsid w:val="006E2868"/>
    <w:rsid w:val="006E2BC5"/>
    <w:rsid w:val="006E4819"/>
    <w:rsid w:val="006E4EFE"/>
    <w:rsid w:val="006E5610"/>
    <w:rsid w:val="006E699E"/>
    <w:rsid w:val="006E7D27"/>
    <w:rsid w:val="006F0968"/>
    <w:rsid w:val="006F20C4"/>
    <w:rsid w:val="006F230A"/>
    <w:rsid w:val="006F38DD"/>
    <w:rsid w:val="006F4EEB"/>
    <w:rsid w:val="006F5B84"/>
    <w:rsid w:val="006F627E"/>
    <w:rsid w:val="00700DEC"/>
    <w:rsid w:val="00702B3C"/>
    <w:rsid w:val="00702C97"/>
    <w:rsid w:val="00703101"/>
    <w:rsid w:val="00703904"/>
    <w:rsid w:val="0070554E"/>
    <w:rsid w:val="00705C32"/>
    <w:rsid w:val="00707449"/>
    <w:rsid w:val="007079FF"/>
    <w:rsid w:val="00707D4D"/>
    <w:rsid w:val="0071027A"/>
    <w:rsid w:val="00710699"/>
    <w:rsid w:val="007118E7"/>
    <w:rsid w:val="0071241F"/>
    <w:rsid w:val="00712AB8"/>
    <w:rsid w:val="0071566C"/>
    <w:rsid w:val="00715B80"/>
    <w:rsid w:val="00715E6C"/>
    <w:rsid w:val="00716640"/>
    <w:rsid w:val="007169CA"/>
    <w:rsid w:val="00717365"/>
    <w:rsid w:val="007230BE"/>
    <w:rsid w:val="0072318D"/>
    <w:rsid w:val="00724EEE"/>
    <w:rsid w:val="00725168"/>
    <w:rsid w:val="00725C28"/>
    <w:rsid w:val="00726433"/>
    <w:rsid w:val="00726E20"/>
    <w:rsid w:val="0072752E"/>
    <w:rsid w:val="00730D15"/>
    <w:rsid w:val="00730F33"/>
    <w:rsid w:val="007323BB"/>
    <w:rsid w:val="00732A32"/>
    <w:rsid w:val="00732C0B"/>
    <w:rsid w:val="00732E51"/>
    <w:rsid w:val="007335BF"/>
    <w:rsid w:val="00733BF3"/>
    <w:rsid w:val="00734009"/>
    <w:rsid w:val="00734D6E"/>
    <w:rsid w:val="00734FC4"/>
    <w:rsid w:val="00737A78"/>
    <w:rsid w:val="00737F0F"/>
    <w:rsid w:val="007405AF"/>
    <w:rsid w:val="00740668"/>
    <w:rsid w:val="0074172E"/>
    <w:rsid w:val="0074198A"/>
    <w:rsid w:val="00741BC6"/>
    <w:rsid w:val="00746971"/>
    <w:rsid w:val="007471B3"/>
    <w:rsid w:val="007501E4"/>
    <w:rsid w:val="007537E3"/>
    <w:rsid w:val="0075430E"/>
    <w:rsid w:val="00754956"/>
    <w:rsid w:val="00754F66"/>
    <w:rsid w:val="00755949"/>
    <w:rsid w:val="00756AE3"/>
    <w:rsid w:val="00757EB3"/>
    <w:rsid w:val="00760494"/>
    <w:rsid w:val="00760644"/>
    <w:rsid w:val="007615DE"/>
    <w:rsid w:val="00762793"/>
    <w:rsid w:val="00764607"/>
    <w:rsid w:val="007650AC"/>
    <w:rsid w:val="00765A4C"/>
    <w:rsid w:val="00765A58"/>
    <w:rsid w:val="00765BA2"/>
    <w:rsid w:val="00765F27"/>
    <w:rsid w:val="00766E4C"/>
    <w:rsid w:val="00770188"/>
    <w:rsid w:val="00770718"/>
    <w:rsid w:val="00770EF4"/>
    <w:rsid w:val="00771484"/>
    <w:rsid w:val="00774119"/>
    <w:rsid w:val="007744E1"/>
    <w:rsid w:val="007761D0"/>
    <w:rsid w:val="007764BC"/>
    <w:rsid w:val="007773F7"/>
    <w:rsid w:val="0078048C"/>
    <w:rsid w:val="00780727"/>
    <w:rsid w:val="00780E0F"/>
    <w:rsid w:val="0078201E"/>
    <w:rsid w:val="0078332F"/>
    <w:rsid w:val="00784B9E"/>
    <w:rsid w:val="00785335"/>
    <w:rsid w:val="00785DB7"/>
    <w:rsid w:val="007865F0"/>
    <w:rsid w:val="00787085"/>
    <w:rsid w:val="00787A60"/>
    <w:rsid w:val="00791E73"/>
    <w:rsid w:val="00792CCD"/>
    <w:rsid w:val="00792D6C"/>
    <w:rsid w:val="00793FBC"/>
    <w:rsid w:val="00794C2F"/>
    <w:rsid w:val="00795569"/>
    <w:rsid w:val="0079619F"/>
    <w:rsid w:val="00796215"/>
    <w:rsid w:val="007977C9"/>
    <w:rsid w:val="00797C4B"/>
    <w:rsid w:val="007A1844"/>
    <w:rsid w:val="007A2259"/>
    <w:rsid w:val="007A2E46"/>
    <w:rsid w:val="007A41E0"/>
    <w:rsid w:val="007A54EC"/>
    <w:rsid w:val="007B1D56"/>
    <w:rsid w:val="007B200E"/>
    <w:rsid w:val="007B283C"/>
    <w:rsid w:val="007B32A6"/>
    <w:rsid w:val="007B34AC"/>
    <w:rsid w:val="007B3C1F"/>
    <w:rsid w:val="007B3EA3"/>
    <w:rsid w:val="007B43B5"/>
    <w:rsid w:val="007B4E08"/>
    <w:rsid w:val="007B521A"/>
    <w:rsid w:val="007B5C5D"/>
    <w:rsid w:val="007B7E84"/>
    <w:rsid w:val="007C3C17"/>
    <w:rsid w:val="007C3C52"/>
    <w:rsid w:val="007C48C0"/>
    <w:rsid w:val="007C54D0"/>
    <w:rsid w:val="007C7074"/>
    <w:rsid w:val="007C71A1"/>
    <w:rsid w:val="007D03F4"/>
    <w:rsid w:val="007D046A"/>
    <w:rsid w:val="007D0D58"/>
    <w:rsid w:val="007D0F9B"/>
    <w:rsid w:val="007D4F26"/>
    <w:rsid w:val="007D50E6"/>
    <w:rsid w:val="007D5144"/>
    <w:rsid w:val="007D709C"/>
    <w:rsid w:val="007D7103"/>
    <w:rsid w:val="007E0D33"/>
    <w:rsid w:val="007E0E1F"/>
    <w:rsid w:val="007E1976"/>
    <w:rsid w:val="007E2645"/>
    <w:rsid w:val="007E2996"/>
    <w:rsid w:val="007E4FEE"/>
    <w:rsid w:val="007E526F"/>
    <w:rsid w:val="007E58CD"/>
    <w:rsid w:val="007E5944"/>
    <w:rsid w:val="007E65D6"/>
    <w:rsid w:val="007F002A"/>
    <w:rsid w:val="007F0B87"/>
    <w:rsid w:val="007F488A"/>
    <w:rsid w:val="007F4AD9"/>
    <w:rsid w:val="007F5102"/>
    <w:rsid w:val="007F658F"/>
    <w:rsid w:val="0080054E"/>
    <w:rsid w:val="008008CF"/>
    <w:rsid w:val="008027FD"/>
    <w:rsid w:val="00804094"/>
    <w:rsid w:val="00804170"/>
    <w:rsid w:val="00805FDD"/>
    <w:rsid w:val="00806301"/>
    <w:rsid w:val="00806B91"/>
    <w:rsid w:val="00806F95"/>
    <w:rsid w:val="00810383"/>
    <w:rsid w:val="00810FDA"/>
    <w:rsid w:val="008113A1"/>
    <w:rsid w:val="008114AC"/>
    <w:rsid w:val="0081229A"/>
    <w:rsid w:val="008131F5"/>
    <w:rsid w:val="00813317"/>
    <w:rsid w:val="008137C6"/>
    <w:rsid w:val="00813BF2"/>
    <w:rsid w:val="00813D96"/>
    <w:rsid w:val="00813FC5"/>
    <w:rsid w:val="00814538"/>
    <w:rsid w:val="00815146"/>
    <w:rsid w:val="00815708"/>
    <w:rsid w:val="00816E5C"/>
    <w:rsid w:val="0082223F"/>
    <w:rsid w:val="00822E12"/>
    <w:rsid w:val="00824D91"/>
    <w:rsid w:val="00825729"/>
    <w:rsid w:val="00825DD0"/>
    <w:rsid w:val="00825E18"/>
    <w:rsid w:val="00827923"/>
    <w:rsid w:val="00827AAF"/>
    <w:rsid w:val="008304C9"/>
    <w:rsid w:val="008317A6"/>
    <w:rsid w:val="00833E22"/>
    <w:rsid w:val="008364F0"/>
    <w:rsid w:val="008366CB"/>
    <w:rsid w:val="00836DDB"/>
    <w:rsid w:val="008405E5"/>
    <w:rsid w:val="008412F8"/>
    <w:rsid w:val="00841CC0"/>
    <w:rsid w:val="00845FF7"/>
    <w:rsid w:val="008470F4"/>
    <w:rsid w:val="00847735"/>
    <w:rsid w:val="0084788A"/>
    <w:rsid w:val="008509FE"/>
    <w:rsid w:val="00851EFA"/>
    <w:rsid w:val="00853892"/>
    <w:rsid w:val="0085390A"/>
    <w:rsid w:val="008555F3"/>
    <w:rsid w:val="008564CB"/>
    <w:rsid w:val="00856FBE"/>
    <w:rsid w:val="00857557"/>
    <w:rsid w:val="0085793D"/>
    <w:rsid w:val="0086011B"/>
    <w:rsid w:val="00863889"/>
    <w:rsid w:val="00863C23"/>
    <w:rsid w:val="00864607"/>
    <w:rsid w:val="00864B7C"/>
    <w:rsid w:val="008651B2"/>
    <w:rsid w:val="0086595A"/>
    <w:rsid w:val="00866BF2"/>
    <w:rsid w:val="00870594"/>
    <w:rsid w:val="00870869"/>
    <w:rsid w:val="00871887"/>
    <w:rsid w:val="008720B8"/>
    <w:rsid w:val="008728A0"/>
    <w:rsid w:val="00872A09"/>
    <w:rsid w:val="00874053"/>
    <w:rsid w:val="008754A8"/>
    <w:rsid w:val="00875B70"/>
    <w:rsid w:val="0087681B"/>
    <w:rsid w:val="008771BF"/>
    <w:rsid w:val="008777B6"/>
    <w:rsid w:val="00881DB6"/>
    <w:rsid w:val="00882CC8"/>
    <w:rsid w:val="00882E90"/>
    <w:rsid w:val="00883A0C"/>
    <w:rsid w:val="00884D81"/>
    <w:rsid w:val="00884E53"/>
    <w:rsid w:val="00886370"/>
    <w:rsid w:val="00886588"/>
    <w:rsid w:val="008870BE"/>
    <w:rsid w:val="00887C39"/>
    <w:rsid w:val="00887C57"/>
    <w:rsid w:val="0089014C"/>
    <w:rsid w:val="008926E7"/>
    <w:rsid w:val="00894333"/>
    <w:rsid w:val="008945E2"/>
    <w:rsid w:val="00895DAA"/>
    <w:rsid w:val="00895DF8"/>
    <w:rsid w:val="008A0676"/>
    <w:rsid w:val="008A61A9"/>
    <w:rsid w:val="008A72AD"/>
    <w:rsid w:val="008A7375"/>
    <w:rsid w:val="008B1D60"/>
    <w:rsid w:val="008B4EFF"/>
    <w:rsid w:val="008B56B3"/>
    <w:rsid w:val="008B629E"/>
    <w:rsid w:val="008B7783"/>
    <w:rsid w:val="008B7B02"/>
    <w:rsid w:val="008C1E58"/>
    <w:rsid w:val="008C21D5"/>
    <w:rsid w:val="008C3353"/>
    <w:rsid w:val="008C3757"/>
    <w:rsid w:val="008C4B2F"/>
    <w:rsid w:val="008C5527"/>
    <w:rsid w:val="008C6EF7"/>
    <w:rsid w:val="008C760C"/>
    <w:rsid w:val="008D06BF"/>
    <w:rsid w:val="008D104B"/>
    <w:rsid w:val="008D14B5"/>
    <w:rsid w:val="008D371F"/>
    <w:rsid w:val="008D376D"/>
    <w:rsid w:val="008D4809"/>
    <w:rsid w:val="008D6A81"/>
    <w:rsid w:val="008D7368"/>
    <w:rsid w:val="008D7562"/>
    <w:rsid w:val="008D7D84"/>
    <w:rsid w:val="008E0929"/>
    <w:rsid w:val="008E1190"/>
    <w:rsid w:val="008E1F96"/>
    <w:rsid w:val="008E4255"/>
    <w:rsid w:val="008E42DF"/>
    <w:rsid w:val="008E53C1"/>
    <w:rsid w:val="008E569D"/>
    <w:rsid w:val="008F0847"/>
    <w:rsid w:val="008F0D1E"/>
    <w:rsid w:val="008F0F1F"/>
    <w:rsid w:val="008F15E6"/>
    <w:rsid w:val="008F2225"/>
    <w:rsid w:val="008F2DE3"/>
    <w:rsid w:val="008F4561"/>
    <w:rsid w:val="008F50D2"/>
    <w:rsid w:val="008F636F"/>
    <w:rsid w:val="008F754A"/>
    <w:rsid w:val="00900159"/>
    <w:rsid w:val="00900213"/>
    <w:rsid w:val="00902038"/>
    <w:rsid w:val="00903CCD"/>
    <w:rsid w:val="00904751"/>
    <w:rsid w:val="00904F02"/>
    <w:rsid w:val="00906AFE"/>
    <w:rsid w:val="0090735E"/>
    <w:rsid w:val="00907F0A"/>
    <w:rsid w:val="009103E8"/>
    <w:rsid w:val="00910848"/>
    <w:rsid w:val="00911645"/>
    <w:rsid w:val="009129F1"/>
    <w:rsid w:val="00912E3E"/>
    <w:rsid w:val="00912FAA"/>
    <w:rsid w:val="00914DE1"/>
    <w:rsid w:val="0091685E"/>
    <w:rsid w:val="00917E5E"/>
    <w:rsid w:val="0092282D"/>
    <w:rsid w:val="00923D2B"/>
    <w:rsid w:val="009246D8"/>
    <w:rsid w:val="00924A98"/>
    <w:rsid w:val="00924E51"/>
    <w:rsid w:val="009259B9"/>
    <w:rsid w:val="00925E5F"/>
    <w:rsid w:val="00926638"/>
    <w:rsid w:val="00927C4D"/>
    <w:rsid w:val="00930AAB"/>
    <w:rsid w:val="00931B44"/>
    <w:rsid w:val="00932BA1"/>
    <w:rsid w:val="00933155"/>
    <w:rsid w:val="00933B1E"/>
    <w:rsid w:val="00934A48"/>
    <w:rsid w:val="00936FEB"/>
    <w:rsid w:val="009402F6"/>
    <w:rsid w:val="00942A47"/>
    <w:rsid w:val="00944FC5"/>
    <w:rsid w:val="00946987"/>
    <w:rsid w:val="00946D0E"/>
    <w:rsid w:val="0094740F"/>
    <w:rsid w:val="00950E13"/>
    <w:rsid w:val="00951AA9"/>
    <w:rsid w:val="00955592"/>
    <w:rsid w:val="00955FF1"/>
    <w:rsid w:val="009564E7"/>
    <w:rsid w:val="00956F3A"/>
    <w:rsid w:val="009573BD"/>
    <w:rsid w:val="00961B46"/>
    <w:rsid w:val="00961CEB"/>
    <w:rsid w:val="00962AA9"/>
    <w:rsid w:val="009639A5"/>
    <w:rsid w:val="00963ED8"/>
    <w:rsid w:val="00964AAD"/>
    <w:rsid w:val="00964EA5"/>
    <w:rsid w:val="00965BD4"/>
    <w:rsid w:val="00965CC4"/>
    <w:rsid w:val="00966293"/>
    <w:rsid w:val="009673F6"/>
    <w:rsid w:val="009704D3"/>
    <w:rsid w:val="00971143"/>
    <w:rsid w:val="0097202C"/>
    <w:rsid w:val="00973CF0"/>
    <w:rsid w:val="009747A7"/>
    <w:rsid w:val="0097557C"/>
    <w:rsid w:val="00981A07"/>
    <w:rsid w:val="009830CD"/>
    <w:rsid w:val="00984944"/>
    <w:rsid w:val="00986A09"/>
    <w:rsid w:val="00990087"/>
    <w:rsid w:val="009907AB"/>
    <w:rsid w:val="009907E0"/>
    <w:rsid w:val="009911A6"/>
    <w:rsid w:val="00991F1D"/>
    <w:rsid w:val="00991F83"/>
    <w:rsid w:val="00994C56"/>
    <w:rsid w:val="009956B5"/>
    <w:rsid w:val="00996221"/>
    <w:rsid w:val="0099638E"/>
    <w:rsid w:val="00996397"/>
    <w:rsid w:val="00996E84"/>
    <w:rsid w:val="00997A94"/>
    <w:rsid w:val="00997DCF"/>
    <w:rsid w:val="00997F25"/>
    <w:rsid w:val="009A13DA"/>
    <w:rsid w:val="009A1F9A"/>
    <w:rsid w:val="009A2FE8"/>
    <w:rsid w:val="009A3F4C"/>
    <w:rsid w:val="009A4E52"/>
    <w:rsid w:val="009A5C1E"/>
    <w:rsid w:val="009A5EFB"/>
    <w:rsid w:val="009A7200"/>
    <w:rsid w:val="009B19A9"/>
    <w:rsid w:val="009B23A6"/>
    <w:rsid w:val="009B43DB"/>
    <w:rsid w:val="009B5314"/>
    <w:rsid w:val="009B53F4"/>
    <w:rsid w:val="009B6877"/>
    <w:rsid w:val="009B68B5"/>
    <w:rsid w:val="009B732A"/>
    <w:rsid w:val="009B7874"/>
    <w:rsid w:val="009B79C7"/>
    <w:rsid w:val="009B7C14"/>
    <w:rsid w:val="009C0125"/>
    <w:rsid w:val="009C0320"/>
    <w:rsid w:val="009C0B02"/>
    <w:rsid w:val="009C0F6E"/>
    <w:rsid w:val="009C1152"/>
    <w:rsid w:val="009C130F"/>
    <w:rsid w:val="009C2677"/>
    <w:rsid w:val="009C2EDC"/>
    <w:rsid w:val="009C3294"/>
    <w:rsid w:val="009C399A"/>
    <w:rsid w:val="009C47C8"/>
    <w:rsid w:val="009C4C5F"/>
    <w:rsid w:val="009C53B0"/>
    <w:rsid w:val="009C5F99"/>
    <w:rsid w:val="009C658C"/>
    <w:rsid w:val="009C6C23"/>
    <w:rsid w:val="009C6EA4"/>
    <w:rsid w:val="009C765F"/>
    <w:rsid w:val="009C7A11"/>
    <w:rsid w:val="009C7CAC"/>
    <w:rsid w:val="009D0702"/>
    <w:rsid w:val="009D1FE8"/>
    <w:rsid w:val="009D30E9"/>
    <w:rsid w:val="009D3276"/>
    <w:rsid w:val="009D4111"/>
    <w:rsid w:val="009D4219"/>
    <w:rsid w:val="009D4871"/>
    <w:rsid w:val="009D4AD6"/>
    <w:rsid w:val="009D509A"/>
    <w:rsid w:val="009D510D"/>
    <w:rsid w:val="009D525E"/>
    <w:rsid w:val="009D63DF"/>
    <w:rsid w:val="009E0574"/>
    <w:rsid w:val="009E1FED"/>
    <w:rsid w:val="009E41A4"/>
    <w:rsid w:val="009F0808"/>
    <w:rsid w:val="009F117B"/>
    <w:rsid w:val="009F123A"/>
    <w:rsid w:val="009F4BE2"/>
    <w:rsid w:val="009F4C94"/>
    <w:rsid w:val="009F703B"/>
    <w:rsid w:val="009F7412"/>
    <w:rsid w:val="009F7E4D"/>
    <w:rsid w:val="009F7F1E"/>
    <w:rsid w:val="00A001FC"/>
    <w:rsid w:val="00A014B6"/>
    <w:rsid w:val="00A01FB9"/>
    <w:rsid w:val="00A033CF"/>
    <w:rsid w:val="00A03ABC"/>
    <w:rsid w:val="00A0590A"/>
    <w:rsid w:val="00A06658"/>
    <w:rsid w:val="00A10D89"/>
    <w:rsid w:val="00A1292C"/>
    <w:rsid w:val="00A137D3"/>
    <w:rsid w:val="00A148C2"/>
    <w:rsid w:val="00A17051"/>
    <w:rsid w:val="00A17167"/>
    <w:rsid w:val="00A179C4"/>
    <w:rsid w:val="00A17B6D"/>
    <w:rsid w:val="00A17D91"/>
    <w:rsid w:val="00A2381A"/>
    <w:rsid w:val="00A240BC"/>
    <w:rsid w:val="00A2436A"/>
    <w:rsid w:val="00A252C5"/>
    <w:rsid w:val="00A25627"/>
    <w:rsid w:val="00A25E43"/>
    <w:rsid w:val="00A30BB3"/>
    <w:rsid w:val="00A3106B"/>
    <w:rsid w:val="00A31261"/>
    <w:rsid w:val="00A31D9E"/>
    <w:rsid w:val="00A31EDE"/>
    <w:rsid w:val="00A3256F"/>
    <w:rsid w:val="00A32720"/>
    <w:rsid w:val="00A33008"/>
    <w:rsid w:val="00A33B84"/>
    <w:rsid w:val="00A34EE8"/>
    <w:rsid w:val="00A35645"/>
    <w:rsid w:val="00A3577E"/>
    <w:rsid w:val="00A402DB"/>
    <w:rsid w:val="00A416DD"/>
    <w:rsid w:val="00A418CB"/>
    <w:rsid w:val="00A4364D"/>
    <w:rsid w:val="00A45B83"/>
    <w:rsid w:val="00A45BB2"/>
    <w:rsid w:val="00A46CF1"/>
    <w:rsid w:val="00A51300"/>
    <w:rsid w:val="00A518D5"/>
    <w:rsid w:val="00A51C40"/>
    <w:rsid w:val="00A52E3D"/>
    <w:rsid w:val="00A53A92"/>
    <w:rsid w:val="00A553A9"/>
    <w:rsid w:val="00A5584C"/>
    <w:rsid w:val="00A56932"/>
    <w:rsid w:val="00A60565"/>
    <w:rsid w:val="00A609BC"/>
    <w:rsid w:val="00A60DE5"/>
    <w:rsid w:val="00A6205D"/>
    <w:rsid w:val="00A63F64"/>
    <w:rsid w:val="00A64619"/>
    <w:rsid w:val="00A6550D"/>
    <w:rsid w:val="00A65BBC"/>
    <w:rsid w:val="00A6749E"/>
    <w:rsid w:val="00A71287"/>
    <w:rsid w:val="00A719AD"/>
    <w:rsid w:val="00A739DD"/>
    <w:rsid w:val="00A757C5"/>
    <w:rsid w:val="00A772FE"/>
    <w:rsid w:val="00A8154D"/>
    <w:rsid w:val="00A816B7"/>
    <w:rsid w:val="00A81D12"/>
    <w:rsid w:val="00A82F95"/>
    <w:rsid w:val="00A82FBD"/>
    <w:rsid w:val="00A84152"/>
    <w:rsid w:val="00A84AE1"/>
    <w:rsid w:val="00A8552D"/>
    <w:rsid w:val="00A85CC7"/>
    <w:rsid w:val="00A909C1"/>
    <w:rsid w:val="00A91261"/>
    <w:rsid w:val="00A917D8"/>
    <w:rsid w:val="00A92C8C"/>
    <w:rsid w:val="00A9304C"/>
    <w:rsid w:val="00A93095"/>
    <w:rsid w:val="00A94017"/>
    <w:rsid w:val="00A9420D"/>
    <w:rsid w:val="00A94CA0"/>
    <w:rsid w:val="00A95007"/>
    <w:rsid w:val="00A95F9C"/>
    <w:rsid w:val="00A963DE"/>
    <w:rsid w:val="00A9790E"/>
    <w:rsid w:val="00AA3FC4"/>
    <w:rsid w:val="00AA4CBC"/>
    <w:rsid w:val="00AA557E"/>
    <w:rsid w:val="00AA7430"/>
    <w:rsid w:val="00AB00A8"/>
    <w:rsid w:val="00AB0C17"/>
    <w:rsid w:val="00AB1C24"/>
    <w:rsid w:val="00AB298D"/>
    <w:rsid w:val="00AB2C98"/>
    <w:rsid w:val="00AB3251"/>
    <w:rsid w:val="00AB47EE"/>
    <w:rsid w:val="00AB5710"/>
    <w:rsid w:val="00AB59A1"/>
    <w:rsid w:val="00AB6057"/>
    <w:rsid w:val="00AB7170"/>
    <w:rsid w:val="00AB7D85"/>
    <w:rsid w:val="00AC0A52"/>
    <w:rsid w:val="00AC2261"/>
    <w:rsid w:val="00AC337D"/>
    <w:rsid w:val="00AC4C25"/>
    <w:rsid w:val="00AC4DD9"/>
    <w:rsid w:val="00AC50B4"/>
    <w:rsid w:val="00AD0AA4"/>
    <w:rsid w:val="00AD0C5A"/>
    <w:rsid w:val="00AD2EEB"/>
    <w:rsid w:val="00AD3621"/>
    <w:rsid w:val="00AD396A"/>
    <w:rsid w:val="00AD3F98"/>
    <w:rsid w:val="00AD4340"/>
    <w:rsid w:val="00AD4DEF"/>
    <w:rsid w:val="00AD6746"/>
    <w:rsid w:val="00AD6A23"/>
    <w:rsid w:val="00AD6A9E"/>
    <w:rsid w:val="00AD7494"/>
    <w:rsid w:val="00AD76D2"/>
    <w:rsid w:val="00AE0414"/>
    <w:rsid w:val="00AE04C5"/>
    <w:rsid w:val="00AE0B01"/>
    <w:rsid w:val="00AE181D"/>
    <w:rsid w:val="00AE4357"/>
    <w:rsid w:val="00AE46ED"/>
    <w:rsid w:val="00AE59B5"/>
    <w:rsid w:val="00AE6628"/>
    <w:rsid w:val="00AE6E26"/>
    <w:rsid w:val="00AE6EE5"/>
    <w:rsid w:val="00AE7230"/>
    <w:rsid w:val="00AE746F"/>
    <w:rsid w:val="00AE75F3"/>
    <w:rsid w:val="00AE795F"/>
    <w:rsid w:val="00AF0C66"/>
    <w:rsid w:val="00AF126E"/>
    <w:rsid w:val="00AF32FF"/>
    <w:rsid w:val="00AF7FC9"/>
    <w:rsid w:val="00B00DC5"/>
    <w:rsid w:val="00B0162B"/>
    <w:rsid w:val="00B02089"/>
    <w:rsid w:val="00B03577"/>
    <w:rsid w:val="00B03F65"/>
    <w:rsid w:val="00B04214"/>
    <w:rsid w:val="00B04DC5"/>
    <w:rsid w:val="00B04EE2"/>
    <w:rsid w:val="00B05119"/>
    <w:rsid w:val="00B05772"/>
    <w:rsid w:val="00B05785"/>
    <w:rsid w:val="00B05B23"/>
    <w:rsid w:val="00B0624B"/>
    <w:rsid w:val="00B06B4E"/>
    <w:rsid w:val="00B076E5"/>
    <w:rsid w:val="00B07824"/>
    <w:rsid w:val="00B108F9"/>
    <w:rsid w:val="00B111A8"/>
    <w:rsid w:val="00B1188A"/>
    <w:rsid w:val="00B11B17"/>
    <w:rsid w:val="00B132E0"/>
    <w:rsid w:val="00B152F9"/>
    <w:rsid w:val="00B15A56"/>
    <w:rsid w:val="00B15D53"/>
    <w:rsid w:val="00B16786"/>
    <w:rsid w:val="00B17A88"/>
    <w:rsid w:val="00B17F92"/>
    <w:rsid w:val="00B20AE2"/>
    <w:rsid w:val="00B21476"/>
    <w:rsid w:val="00B21E3C"/>
    <w:rsid w:val="00B2323A"/>
    <w:rsid w:val="00B233B8"/>
    <w:rsid w:val="00B24401"/>
    <w:rsid w:val="00B255FA"/>
    <w:rsid w:val="00B262CD"/>
    <w:rsid w:val="00B304A5"/>
    <w:rsid w:val="00B31D6A"/>
    <w:rsid w:val="00B32D94"/>
    <w:rsid w:val="00B34454"/>
    <w:rsid w:val="00B34B6A"/>
    <w:rsid w:val="00B351FB"/>
    <w:rsid w:val="00B36592"/>
    <w:rsid w:val="00B36AD3"/>
    <w:rsid w:val="00B36D35"/>
    <w:rsid w:val="00B36F8B"/>
    <w:rsid w:val="00B37169"/>
    <w:rsid w:val="00B37BD1"/>
    <w:rsid w:val="00B40B50"/>
    <w:rsid w:val="00B40E14"/>
    <w:rsid w:val="00B40F78"/>
    <w:rsid w:val="00B42471"/>
    <w:rsid w:val="00B43E3A"/>
    <w:rsid w:val="00B44493"/>
    <w:rsid w:val="00B44EFA"/>
    <w:rsid w:val="00B451BA"/>
    <w:rsid w:val="00B457F8"/>
    <w:rsid w:val="00B46538"/>
    <w:rsid w:val="00B472C4"/>
    <w:rsid w:val="00B474DF"/>
    <w:rsid w:val="00B4797D"/>
    <w:rsid w:val="00B47D91"/>
    <w:rsid w:val="00B552A4"/>
    <w:rsid w:val="00B55947"/>
    <w:rsid w:val="00B56FAA"/>
    <w:rsid w:val="00B61783"/>
    <w:rsid w:val="00B6330F"/>
    <w:rsid w:val="00B65EF2"/>
    <w:rsid w:val="00B677BC"/>
    <w:rsid w:val="00B6785A"/>
    <w:rsid w:val="00B711A3"/>
    <w:rsid w:val="00B717A9"/>
    <w:rsid w:val="00B7188E"/>
    <w:rsid w:val="00B733A8"/>
    <w:rsid w:val="00B73A24"/>
    <w:rsid w:val="00B73A40"/>
    <w:rsid w:val="00B740E9"/>
    <w:rsid w:val="00B74E17"/>
    <w:rsid w:val="00B7612B"/>
    <w:rsid w:val="00B76211"/>
    <w:rsid w:val="00B762FF"/>
    <w:rsid w:val="00B773F3"/>
    <w:rsid w:val="00B779AB"/>
    <w:rsid w:val="00B77CEB"/>
    <w:rsid w:val="00B81E14"/>
    <w:rsid w:val="00B828D8"/>
    <w:rsid w:val="00B82EC4"/>
    <w:rsid w:val="00B83636"/>
    <w:rsid w:val="00B8412C"/>
    <w:rsid w:val="00B86279"/>
    <w:rsid w:val="00B90A27"/>
    <w:rsid w:val="00B90DEF"/>
    <w:rsid w:val="00B92427"/>
    <w:rsid w:val="00B935DE"/>
    <w:rsid w:val="00B9418D"/>
    <w:rsid w:val="00B94D80"/>
    <w:rsid w:val="00B95790"/>
    <w:rsid w:val="00B96BB1"/>
    <w:rsid w:val="00B96E95"/>
    <w:rsid w:val="00BA043D"/>
    <w:rsid w:val="00BA0A54"/>
    <w:rsid w:val="00BA1CCA"/>
    <w:rsid w:val="00BA36FE"/>
    <w:rsid w:val="00BA40CB"/>
    <w:rsid w:val="00BA5D5C"/>
    <w:rsid w:val="00BA644E"/>
    <w:rsid w:val="00BA6CA0"/>
    <w:rsid w:val="00BB0208"/>
    <w:rsid w:val="00BB3BF5"/>
    <w:rsid w:val="00BB4361"/>
    <w:rsid w:val="00BB449C"/>
    <w:rsid w:val="00BB480E"/>
    <w:rsid w:val="00BB4951"/>
    <w:rsid w:val="00BB4BFF"/>
    <w:rsid w:val="00BB53C3"/>
    <w:rsid w:val="00BB65FC"/>
    <w:rsid w:val="00BB72B7"/>
    <w:rsid w:val="00BC08B9"/>
    <w:rsid w:val="00BC0A99"/>
    <w:rsid w:val="00BC3608"/>
    <w:rsid w:val="00BC39F1"/>
    <w:rsid w:val="00BC3B5D"/>
    <w:rsid w:val="00BC3D9D"/>
    <w:rsid w:val="00BC554F"/>
    <w:rsid w:val="00BC6062"/>
    <w:rsid w:val="00BC6432"/>
    <w:rsid w:val="00BC7EEA"/>
    <w:rsid w:val="00BD3774"/>
    <w:rsid w:val="00BD4C28"/>
    <w:rsid w:val="00BD5C56"/>
    <w:rsid w:val="00BD6462"/>
    <w:rsid w:val="00BD660E"/>
    <w:rsid w:val="00BD7625"/>
    <w:rsid w:val="00BE1286"/>
    <w:rsid w:val="00BE17AE"/>
    <w:rsid w:val="00BE1F4E"/>
    <w:rsid w:val="00BE2309"/>
    <w:rsid w:val="00BE24B4"/>
    <w:rsid w:val="00BE41A2"/>
    <w:rsid w:val="00BE457D"/>
    <w:rsid w:val="00BE6B0F"/>
    <w:rsid w:val="00BE6EA5"/>
    <w:rsid w:val="00BE707A"/>
    <w:rsid w:val="00BF0C6B"/>
    <w:rsid w:val="00BF1BF5"/>
    <w:rsid w:val="00BF2E12"/>
    <w:rsid w:val="00BF4520"/>
    <w:rsid w:val="00BF59DF"/>
    <w:rsid w:val="00BF6293"/>
    <w:rsid w:val="00C016AF"/>
    <w:rsid w:val="00C021E4"/>
    <w:rsid w:val="00C06932"/>
    <w:rsid w:val="00C104B1"/>
    <w:rsid w:val="00C1157A"/>
    <w:rsid w:val="00C1177B"/>
    <w:rsid w:val="00C137A5"/>
    <w:rsid w:val="00C15575"/>
    <w:rsid w:val="00C156D6"/>
    <w:rsid w:val="00C16011"/>
    <w:rsid w:val="00C1635F"/>
    <w:rsid w:val="00C20A93"/>
    <w:rsid w:val="00C21096"/>
    <w:rsid w:val="00C21BED"/>
    <w:rsid w:val="00C21BF6"/>
    <w:rsid w:val="00C25453"/>
    <w:rsid w:val="00C255DC"/>
    <w:rsid w:val="00C2595B"/>
    <w:rsid w:val="00C25B2A"/>
    <w:rsid w:val="00C261BC"/>
    <w:rsid w:val="00C262E5"/>
    <w:rsid w:val="00C3278D"/>
    <w:rsid w:val="00C32829"/>
    <w:rsid w:val="00C343EA"/>
    <w:rsid w:val="00C34AF2"/>
    <w:rsid w:val="00C34E36"/>
    <w:rsid w:val="00C35DAB"/>
    <w:rsid w:val="00C35EBE"/>
    <w:rsid w:val="00C36ABC"/>
    <w:rsid w:val="00C372C6"/>
    <w:rsid w:val="00C404AE"/>
    <w:rsid w:val="00C4144D"/>
    <w:rsid w:val="00C42827"/>
    <w:rsid w:val="00C4452D"/>
    <w:rsid w:val="00C4691B"/>
    <w:rsid w:val="00C4770A"/>
    <w:rsid w:val="00C505F9"/>
    <w:rsid w:val="00C51082"/>
    <w:rsid w:val="00C51B64"/>
    <w:rsid w:val="00C5312D"/>
    <w:rsid w:val="00C53925"/>
    <w:rsid w:val="00C53DC0"/>
    <w:rsid w:val="00C53FC8"/>
    <w:rsid w:val="00C542D5"/>
    <w:rsid w:val="00C552B5"/>
    <w:rsid w:val="00C568BF"/>
    <w:rsid w:val="00C570FB"/>
    <w:rsid w:val="00C60641"/>
    <w:rsid w:val="00C61493"/>
    <w:rsid w:val="00C61576"/>
    <w:rsid w:val="00C61BE3"/>
    <w:rsid w:val="00C6204F"/>
    <w:rsid w:val="00C64D29"/>
    <w:rsid w:val="00C64D59"/>
    <w:rsid w:val="00C64F41"/>
    <w:rsid w:val="00C66D93"/>
    <w:rsid w:val="00C6711B"/>
    <w:rsid w:val="00C67346"/>
    <w:rsid w:val="00C67C21"/>
    <w:rsid w:val="00C702CA"/>
    <w:rsid w:val="00C704CA"/>
    <w:rsid w:val="00C7067C"/>
    <w:rsid w:val="00C71776"/>
    <w:rsid w:val="00C71788"/>
    <w:rsid w:val="00C71F2B"/>
    <w:rsid w:val="00C71FEF"/>
    <w:rsid w:val="00C73795"/>
    <w:rsid w:val="00C75126"/>
    <w:rsid w:val="00C76AD8"/>
    <w:rsid w:val="00C774BF"/>
    <w:rsid w:val="00C7761F"/>
    <w:rsid w:val="00C80336"/>
    <w:rsid w:val="00C81181"/>
    <w:rsid w:val="00C81D0D"/>
    <w:rsid w:val="00C82D32"/>
    <w:rsid w:val="00C834E3"/>
    <w:rsid w:val="00C84B81"/>
    <w:rsid w:val="00C85551"/>
    <w:rsid w:val="00C876D6"/>
    <w:rsid w:val="00C87E28"/>
    <w:rsid w:val="00C87ECA"/>
    <w:rsid w:val="00C913ED"/>
    <w:rsid w:val="00C9266F"/>
    <w:rsid w:val="00C943E9"/>
    <w:rsid w:val="00C94DD2"/>
    <w:rsid w:val="00C9610A"/>
    <w:rsid w:val="00C96D4A"/>
    <w:rsid w:val="00CA098D"/>
    <w:rsid w:val="00CA0E35"/>
    <w:rsid w:val="00CA0FF7"/>
    <w:rsid w:val="00CA249A"/>
    <w:rsid w:val="00CA24B1"/>
    <w:rsid w:val="00CA2AD3"/>
    <w:rsid w:val="00CA2F23"/>
    <w:rsid w:val="00CA458B"/>
    <w:rsid w:val="00CA5565"/>
    <w:rsid w:val="00CA5E40"/>
    <w:rsid w:val="00CA736C"/>
    <w:rsid w:val="00CA792C"/>
    <w:rsid w:val="00CB0DC4"/>
    <w:rsid w:val="00CB35ED"/>
    <w:rsid w:val="00CB49A4"/>
    <w:rsid w:val="00CB63DF"/>
    <w:rsid w:val="00CB79CD"/>
    <w:rsid w:val="00CC083E"/>
    <w:rsid w:val="00CC14C1"/>
    <w:rsid w:val="00CC2129"/>
    <w:rsid w:val="00CC341A"/>
    <w:rsid w:val="00CC3557"/>
    <w:rsid w:val="00CC359B"/>
    <w:rsid w:val="00CC42A6"/>
    <w:rsid w:val="00CC4558"/>
    <w:rsid w:val="00CC4B16"/>
    <w:rsid w:val="00CC5A76"/>
    <w:rsid w:val="00CC6060"/>
    <w:rsid w:val="00CC674A"/>
    <w:rsid w:val="00CC7F60"/>
    <w:rsid w:val="00CD0DAE"/>
    <w:rsid w:val="00CD1307"/>
    <w:rsid w:val="00CD1BB3"/>
    <w:rsid w:val="00CD26BF"/>
    <w:rsid w:val="00CD3558"/>
    <w:rsid w:val="00CD380E"/>
    <w:rsid w:val="00CD436F"/>
    <w:rsid w:val="00CD6697"/>
    <w:rsid w:val="00CE2BC0"/>
    <w:rsid w:val="00CE3A49"/>
    <w:rsid w:val="00CE41B2"/>
    <w:rsid w:val="00CE5E64"/>
    <w:rsid w:val="00CE5EDA"/>
    <w:rsid w:val="00CE61D7"/>
    <w:rsid w:val="00CF0485"/>
    <w:rsid w:val="00CF08C3"/>
    <w:rsid w:val="00CF0DBB"/>
    <w:rsid w:val="00CF1E91"/>
    <w:rsid w:val="00CF24E8"/>
    <w:rsid w:val="00CF31EF"/>
    <w:rsid w:val="00CF4179"/>
    <w:rsid w:val="00CF4343"/>
    <w:rsid w:val="00CF534E"/>
    <w:rsid w:val="00CF5F55"/>
    <w:rsid w:val="00CF69F2"/>
    <w:rsid w:val="00D00347"/>
    <w:rsid w:val="00D005E6"/>
    <w:rsid w:val="00D0276D"/>
    <w:rsid w:val="00D02B32"/>
    <w:rsid w:val="00D03690"/>
    <w:rsid w:val="00D040E8"/>
    <w:rsid w:val="00D102D1"/>
    <w:rsid w:val="00D10417"/>
    <w:rsid w:val="00D1066A"/>
    <w:rsid w:val="00D129DE"/>
    <w:rsid w:val="00D12AA1"/>
    <w:rsid w:val="00D13F88"/>
    <w:rsid w:val="00D1507D"/>
    <w:rsid w:val="00D1618D"/>
    <w:rsid w:val="00D17E90"/>
    <w:rsid w:val="00D20328"/>
    <w:rsid w:val="00D20487"/>
    <w:rsid w:val="00D20C61"/>
    <w:rsid w:val="00D21C1B"/>
    <w:rsid w:val="00D223A2"/>
    <w:rsid w:val="00D22C93"/>
    <w:rsid w:val="00D25644"/>
    <w:rsid w:val="00D26212"/>
    <w:rsid w:val="00D2776D"/>
    <w:rsid w:val="00D27AEB"/>
    <w:rsid w:val="00D30133"/>
    <w:rsid w:val="00D311C2"/>
    <w:rsid w:val="00D314EE"/>
    <w:rsid w:val="00D31BCA"/>
    <w:rsid w:val="00D3232F"/>
    <w:rsid w:val="00D32710"/>
    <w:rsid w:val="00D32744"/>
    <w:rsid w:val="00D352AA"/>
    <w:rsid w:val="00D35DD1"/>
    <w:rsid w:val="00D36544"/>
    <w:rsid w:val="00D369DB"/>
    <w:rsid w:val="00D36EF6"/>
    <w:rsid w:val="00D40223"/>
    <w:rsid w:val="00D40446"/>
    <w:rsid w:val="00D41679"/>
    <w:rsid w:val="00D41797"/>
    <w:rsid w:val="00D41933"/>
    <w:rsid w:val="00D43FF9"/>
    <w:rsid w:val="00D451DF"/>
    <w:rsid w:val="00D471C6"/>
    <w:rsid w:val="00D5058D"/>
    <w:rsid w:val="00D5248A"/>
    <w:rsid w:val="00D532DD"/>
    <w:rsid w:val="00D538FA"/>
    <w:rsid w:val="00D54991"/>
    <w:rsid w:val="00D551E4"/>
    <w:rsid w:val="00D55704"/>
    <w:rsid w:val="00D56A0A"/>
    <w:rsid w:val="00D609F5"/>
    <w:rsid w:val="00D60E09"/>
    <w:rsid w:val="00D61590"/>
    <w:rsid w:val="00D616D9"/>
    <w:rsid w:val="00D63348"/>
    <w:rsid w:val="00D63AA9"/>
    <w:rsid w:val="00D63C6A"/>
    <w:rsid w:val="00D6422A"/>
    <w:rsid w:val="00D64630"/>
    <w:rsid w:val="00D6498A"/>
    <w:rsid w:val="00D65AEE"/>
    <w:rsid w:val="00D6638C"/>
    <w:rsid w:val="00D67448"/>
    <w:rsid w:val="00D67976"/>
    <w:rsid w:val="00D7081C"/>
    <w:rsid w:val="00D75171"/>
    <w:rsid w:val="00D751BC"/>
    <w:rsid w:val="00D75673"/>
    <w:rsid w:val="00D7571F"/>
    <w:rsid w:val="00D76712"/>
    <w:rsid w:val="00D76C38"/>
    <w:rsid w:val="00D77AB7"/>
    <w:rsid w:val="00D80137"/>
    <w:rsid w:val="00D80AB6"/>
    <w:rsid w:val="00D83024"/>
    <w:rsid w:val="00D839FD"/>
    <w:rsid w:val="00D849EB"/>
    <w:rsid w:val="00D853A3"/>
    <w:rsid w:val="00D85F10"/>
    <w:rsid w:val="00D86089"/>
    <w:rsid w:val="00D86A21"/>
    <w:rsid w:val="00D8711A"/>
    <w:rsid w:val="00D871B2"/>
    <w:rsid w:val="00D9026D"/>
    <w:rsid w:val="00D916BD"/>
    <w:rsid w:val="00D92230"/>
    <w:rsid w:val="00D92730"/>
    <w:rsid w:val="00D93A6B"/>
    <w:rsid w:val="00D93E34"/>
    <w:rsid w:val="00D9434B"/>
    <w:rsid w:val="00D94AAA"/>
    <w:rsid w:val="00DA2F45"/>
    <w:rsid w:val="00DA32A7"/>
    <w:rsid w:val="00DA3750"/>
    <w:rsid w:val="00DB090F"/>
    <w:rsid w:val="00DB2B54"/>
    <w:rsid w:val="00DB3C17"/>
    <w:rsid w:val="00DB4445"/>
    <w:rsid w:val="00DB5EA3"/>
    <w:rsid w:val="00DB6127"/>
    <w:rsid w:val="00DB64F2"/>
    <w:rsid w:val="00DB76D8"/>
    <w:rsid w:val="00DB7719"/>
    <w:rsid w:val="00DC1047"/>
    <w:rsid w:val="00DC10D0"/>
    <w:rsid w:val="00DC200E"/>
    <w:rsid w:val="00DC2C32"/>
    <w:rsid w:val="00DC4410"/>
    <w:rsid w:val="00DC451C"/>
    <w:rsid w:val="00DC61D2"/>
    <w:rsid w:val="00DC6493"/>
    <w:rsid w:val="00DC7F38"/>
    <w:rsid w:val="00DD10B0"/>
    <w:rsid w:val="00DD1386"/>
    <w:rsid w:val="00DD1E81"/>
    <w:rsid w:val="00DD2994"/>
    <w:rsid w:val="00DD30CF"/>
    <w:rsid w:val="00DD4199"/>
    <w:rsid w:val="00DD6455"/>
    <w:rsid w:val="00DD779E"/>
    <w:rsid w:val="00DD7C52"/>
    <w:rsid w:val="00DE0848"/>
    <w:rsid w:val="00DE3828"/>
    <w:rsid w:val="00DE4A5A"/>
    <w:rsid w:val="00DE4FF9"/>
    <w:rsid w:val="00DE6908"/>
    <w:rsid w:val="00DE6F83"/>
    <w:rsid w:val="00DE7750"/>
    <w:rsid w:val="00DE7BA3"/>
    <w:rsid w:val="00DF0339"/>
    <w:rsid w:val="00DF092A"/>
    <w:rsid w:val="00DF1647"/>
    <w:rsid w:val="00DF16EB"/>
    <w:rsid w:val="00DF1D30"/>
    <w:rsid w:val="00DF26EB"/>
    <w:rsid w:val="00DF2F66"/>
    <w:rsid w:val="00DF3A64"/>
    <w:rsid w:val="00DF3AE7"/>
    <w:rsid w:val="00DF4DE1"/>
    <w:rsid w:val="00DF5903"/>
    <w:rsid w:val="00DF5D09"/>
    <w:rsid w:val="00DF6395"/>
    <w:rsid w:val="00DF65A0"/>
    <w:rsid w:val="00DF7961"/>
    <w:rsid w:val="00E028C7"/>
    <w:rsid w:val="00E0425A"/>
    <w:rsid w:val="00E05C7A"/>
    <w:rsid w:val="00E07071"/>
    <w:rsid w:val="00E11EB3"/>
    <w:rsid w:val="00E12453"/>
    <w:rsid w:val="00E126D6"/>
    <w:rsid w:val="00E12EF6"/>
    <w:rsid w:val="00E14A30"/>
    <w:rsid w:val="00E14D6E"/>
    <w:rsid w:val="00E15B75"/>
    <w:rsid w:val="00E15FE2"/>
    <w:rsid w:val="00E16400"/>
    <w:rsid w:val="00E175C0"/>
    <w:rsid w:val="00E176CE"/>
    <w:rsid w:val="00E17889"/>
    <w:rsid w:val="00E2089E"/>
    <w:rsid w:val="00E22A65"/>
    <w:rsid w:val="00E22D10"/>
    <w:rsid w:val="00E22E2E"/>
    <w:rsid w:val="00E234F1"/>
    <w:rsid w:val="00E24F6D"/>
    <w:rsid w:val="00E2566B"/>
    <w:rsid w:val="00E26D74"/>
    <w:rsid w:val="00E30328"/>
    <w:rsid w:val="00E31EB9"/>
    <w:rsid w:val="00E32CC3"/>
    <w:rsid w:val="00E32D6D"/>
    <w:rsid w:val="00E32E25"/>
    <w:rsid w:val="00E3320F"/>
    <w:rsid w:val="00E34E64"/>
    <w:rsid w:val="00E373A1"/>
    <w:rsid w:val="00E374A2"/>
    <w:rsid w:val="00E37797"/>
    <w:rsid w:val="00E44272"/>
    <w:rsid w:val="00E4444A"/>
    <w:rsid w:val="00E46C15"/>
    <w:rsid w:val="00E51565"/>
    <w:rsid w:val="00E51C8F"/>
    <w:rsid w:val="00E54151"/>
    <w:rsid w:val="00E54181"/>
    <w:rsid w:val="00E54303"/>
    <w:rsid w:val="00E54CFD"/>
    <w:rsid w:val="00E57BFE"/>
    <w:rsid w:val="00E61977"/>
    <w:rsid w:val="00E626B3"/>
    <w:rsid w:val="00E626CA"/>
    <w:rsid w:val="00E64540"/>
    <w:rsid w:val="00E64698"/>
    <w:rsid w:val="00E6555B"/>
    <w:rsid w:val="00E657F7"/>
    <w:rsid w:val="00E660C8"/>
    <w:rsid w:val="00E6658A"/>
    <w:rsid w:val="00E66879"/>
    <w:rsid w:val="00E66A46"/>
    <w:rsid w:val="00E66EEE"/>
    <w:rsid w:val="00E67F75"/>
    <w:rsid w:val="00E703F1"/>
    <w:rsid w:val="00E71BAF"/>
    <w:rsid w:val="00E726FD"/>
    <w:rsid w:val="00E731AA"/>
    <w:rsid w:val="00E73F0E"/>
    <w:rsid w:val="00E77BAE"/>
    <w:rsid w:val="00E80CBE"/>
    <w:rsid w:val="00E816EE"/>
    <w:rsid w:val="00E828D1"/>
    <w:rsid w:val="00E838B1"/>
    <w:rsid w:val="00E8730A"/>
    <w:rsid w:val="00E9060C"/>
    <w:rsid w:val="00E907D2"/>
    <w:rsid w:val="00E90A45"/>
    <w:rsid w:val="00E92A37"/>
    <w:rsid w:val="00E93397"/>
    <w:rsid w:val="00E959D8"/>
    <w:rsid w:val="00E9785E"/>
    <w:rsid w:val="00EA19C1"/>
    <w:rsid w:val="00EA4421"/>
    <w:rsid w:val="00EA4969"/>
    <w:rsid w:val="00EA605E"/>
    <w:rsid w:val="00EA6BAA"/>
    <w:rsid w:val="00EA6DCE"/>
    <w:rsid w:val="00EB041F"/>
    <w:rsid w:val="00EB25CF"/>
    <w:rsid w:val="00EB2B01"/>
    <w:rsid w:val="00EB374A"/>
    <w:rsid w:val="00EB520E"/>
    <w:rsid w:val="00EB67FB"/>
    <w:rsid w:val="00EB6C9B"/>
    <w:rsid w:val="00EB6EA7"/>
    <w:rsid w:val="00EB709B"/>
    <w:rsid w:val="00EB7C29"/>
    <w:rsid w:val="00EC0A25"/>
    <w:rsid w:val="00EC0A5F"/>
    <w:rsid w:val="00EC0C54"/>
    <w:rsid w:val="00EC115B"/>
    <w:rsid w:val="00EC428C"/>
    <w:rsid w:val="00EC4C63"/>
    <w:rsid w:val="00EC542A"/>
    <w:rsid w:val="00EC56EB"/>
    <w:rsid w:val="00EC6E39"/>
    <w:rsid w:val="00EC7190"/>
    <w:rsid w:val="00EC7B45"/>
    <w:rsid w:val="00EC7D79"/>
    <w:rsid w:val="00ED0B4C"/>
    <w:rsid w:val="00ED1D48"/>
    <w:rsid w:val="00ED20AD"/>
    <w:rsid w:val="00ED2164"/>
    <w:rsid w:val="00ED2F4B"/>
    <w:rsid w:val="00ED425A"/>
    <w:rsid w:val="00ED4584"/>
    <w:rsid w:val="00ED481A"/>
    <w:rsid w:val="00ED66A3"/>
    <w:rsid w:val="00ED6C1C"/>
    <w:rsid w:val="00EE05C0"/>
    <w:rsid w:val="00EE0761"/>
    <w:rsid w:val="00EE13FE"/>
    <w:rsid w:val="00EE2CA5"/>
    <w:rsid w:val="00EE3EE9"/>
    <w:rsid w:val="00EE482C"/>
    <w:rsid w:val="00EE482F"/>
    <w:rsid w:val="00EF0694"/>
    <w:rsid w:val="00EF0B63"/>
    <w:rsid w:val="00EF0FD5"/>
    <w:rsid w:val="00EF1700"/>
    <w:rsid w:val="00EF18A0"/>
    <w:rsid w:val="00EF1A5F"/>
    <w:rsid w:val="00EF2494"/>
    <w:rsid w:val="00EF2FF7"/>
    <w:rsid w:val="00EF42B5"/>
    <w:rsid w:val="00F009E8"/>
    <w:rsid w:val="00F01F9F"/>
    <w:rsid w:val="00F02403"/>
    <w:rsid w:val="00F02E86"/>
    <w:rsid w:val="00F0375E"/>
    <w:rsid w:val="00F04431"/>
    <w:rsid w:val="00F057DE"/>
    <w:rsid w:val="00F058DF"/>
    <w:rsid w:val="00F05F7A"/>
    <w:rsid w:val="00F07052"/>
    <w:rsid w:val="00F07CAA"/>
    <w:rsid w:val="00F10AB8"/>
    <w:rsid w:val="00F10B92"/>
    <w:rsid w:val="00F10E97"/>
    <w:rsid w:val="00F12973"/>
    <w:rsid w:val="00F169BC"/>
    <w:rsid w:val="00F17F6C"/>
    <w:rsid w:val="00F214B1"/>
    <w:rsid w:val="00F222C1"/>
    <w:rsid w:val="00F248CE"/>
    <w:rsid w:val="00F253DA"/>
    <w:rsid w:val="00F266D2"/>
    <w:rsid w:val="00F2777A"/>
    <w:rsid w:val="00F30314"/>
    <w:rsid w:val="00F303AF"/>
    <w:rsid w:val="00F303BE"/>
    <w:rsid w:val="00F30DFC"/>
    <w:rsid w:val="00F32DD5"/>
    <w:rsid w:val="00F35667"/>
    <w:rsid w:val="00F35C97"/>
    <w:rsid w:val="00F379FD"/>
    <w:rsid w:val="00F37E26"/>
    <w:rsid w:val="00F4093A"/>
    <w:rsid w:val="00F41326"/>
    <w:rsid w:val="00F41F34"/>
    <w:rsid w:val="00F46FCC"/>
    <w:rsid w:val="00F474ED"/>
    <w:rsid w:val="00F500DA"/>
    <w:rsid w:val="00F509ED"/>
    <w:rsid w:val="00F519DC"/>
    <w:rsid w:val="00F521EC"/>
    <w:rsid w:val="00F52584"/>
    <w:rsid w:val="00F52B22"/>
    <w:rsid w:val="00F539FE"/>
    <w:rsid w:val="00F54816"/>
    <w:rsid w:val="00F554C4"/>
    <w:rsid w:val="00F55BC3"/>
    <w:rsid w:val="00F56264"/>
    <w:rsid w:val="00F57865"/>
    <w:rsid w:val="00F57FBA"/>
    <w:rsid w:val="00F60144"/>
    <w:rsid w:val="00F609A8"/>
    <w:rsid w:val="00F651BC"/>
    <w:rsid w:val="00F66E64"/>
    <w:rsid w:val="00F67055"/>
    <w:rsid w:val="00F713DB"/>
    <w:rsid w:val="00F722C4"/>
    <w:rsid w:val="00F725F1"/>
    <w:rsid w:val="00F728BE"/>
    <w:rsid w:val="00F7625C"/>
    <w:rsid w:val="00F77920"/>
    <w:rsid w:val="00F77B48"/>
    <w:rsid w:val="00F8056B"/>
    <w:rsid w:val="00F80A90"/>
    <w:rsid w:val="00F8581C"/>
    <w:rsid w:val="00F85D0E"/>
    <w:rsid w:val="00F86445"/>
    <w:rsid w:val="00F865EF"/>
    <w:rsid w:val="00F872FD"/>
    <w:rsid w:val="00F87D49"/>
    <w:rsid w:val="00F901A7"/>
    <w:rsid w:val="00F90362"/>
    <w:rsid w:val="00F90A40"/>
    <w:rsid w:val="00F90CD5"/>
    <w:rsid w:val="00F9111C"/>
    <w:rsid w:val="00F92C58"/>
    <w:rsid w:val="00F92E3A"/>
    <w:rsid w:val="00F93974"/>
    <w:rsid w:val="00F94821"/>
    <w:rsid w:val="00F94EE9"/>
    <w:rsid w:val="00F951B7"/>
    <w:rsid w:val="00F9577E"/>
    <w:rsid w:val="00F97642"/>
    <w:rsid w:val="00F9782A"/>
    <w:rsid w:val="00F9782E"/>
    <w:rsid w:val="00FA1657"/>
    <w:rsid w:val="00FA325B"/>
    <w:rsid w:val="00FA3A31"/>
    <w:rsid w:val="00FA3D3B"/>
    <w:rsid w:val="00FA42BA"/>
    <w:rsid w:val="00FA4690"/>
    <w:rsid w:val="00FA5310"/>
    <w:rsid w:val="00FA584D"/>
    <w:rsid w:val="00FA5875"/>
    <w:rsid w:val="00FA5EC7"/>
    <w:rsid w:val="00FA7184"/>
    <w:rsid w:val="00FB10CB"/>
    <w:rsid w:val="00FB15CD"/>
    <w:rsid w:val="00FB403C"/>
    <w:rsid w:val="00FB49CB"/>
    <w:rsid w:val="00FB5506"/>
    <w:rsid w:val="00FB5587"/>
    <w:rsid w:val="00FB647A"/>
    <w:rsid w:val="00FB74C7"/>
    <w:rsid w:val="00FC0A19"/>
    <w:rsid w:val="00FC0ED5"/>
    <w:rsid w:val="00FC1FFD"/>
    <w:rsid w:val="00FC31FF"/>
    <w:rsid w:val="00FC3682"/>
    <w:rsid w:val="00FC4BF5"/>
    <w:rsid w:val="00FC561B"/>
    <w:rsid w:val="00FC57D1"/>
    <w:rsid w:val="00FC58A4"/>
    <w:rsid w:val="00FC5A03"/>
    <w:rsid w:val="00FC7CA0"/>
    <w:rsid w:val="00FC7CF6"/>
    <w:rsid w:val="00FD003B"/>
    <w:rsid w:val="00FD04C7"/>
    <w:rsid w:val="00FD072E"/>
    <w:rsid w:val="00FD099B"/>
    <w:rsid w:val="00FD1FC6"/>
    <w:rsid w:val="00FD2713"/>
    <w:rsid w:val="00FD4F3B"/>
    <w:rsid w:val="00FD5100"/>
    <w:rsid w:val="00FD5490"/>
    <w:rsid w:val="00FD617D"/>
    <w:rsid w:val="00FD6929"/>
    <w:rsid w:val="00FD6A9E"/>
    <w:rsid w:val="00FE02E3"/>
    <w:rsid w:val="00FE04D0"/>
    <w:rsid w:val="00FE0CD3"/>
    <w:rsid w:val="00FE16D6"/>
    <w:rsid w:val="00FE26E9"/>
    <w:rsid w:val="00FE340C"/>
    <w:rsid w:val="00FE3548"/>
    <w:rsid w:val="00FE51D5"/>
    <w:rsid w:val="00FE5C7F"/>
    <w:rsid w:val="00FE76F5"/>
    <w:rsid w:val="00FF1089"/>
    <w:rsid w:val="00FF120C"/>
    <w:rsid w:val="00FF18C2"/>
    <w:rsid w:val="00FF3761"/>
    <w:rsid w:val="00FF3950"/>
    <w:rsid w:val="00FF3A45"/>
    <w:rsid w:val="00FF4176"/>
    <w:rsid w:val="00FF4824"/>
    <w:rsid w:val="00FF7C3A"/>
    <w:rsid w:val="00FF7E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3FEB3BC4-249D-45ED-A4F7-9F94D55990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F3205"/>
    <w:pPr>
      <w:spacing w:after="200" w:line="276" w:lineRule="auto"/>
    </w:pPr>
    <w:rPr>
      <w:rFonts w:ascii="Calibri" w:eastAsia="Calibri" w:hAnsi="Calibri" w:cs="Calibri"/>
      <w:lang w:val="id-ID"/>
    </w:rPr>
  </w:style>
  <w:style w:type="paragraph" w:styleId="Heading1">
    <w:name w:val="heading 1"/>
    <w:basedOn w:val="Normal"/>
    <w:next w:val="Normal"/>
    <w:link w:val="Heading1Char"/>
    <w:uiPriority w:val="9"/>
    <w:qFormat/>
    <w:rsid w:val="00FB647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nhideWhenUsed/>
    <w:qFormat/>
    <w:rsid w:val="001E62B0"/>
    <w:pPr>
      <w:widowControl w:val="0"/>
      <w:autoSpaceDE w:val="0"/>
      <w:autoSpaceDN w:val="0"/>
      <w:spacing w:after="0" w:line="240" w:lineRule="auto"/>
      <w:ind w:left="23"/>
      <w:jc w:val="both"/>
      <w:outlineLvl w:val="1"/>
    </w:pPr>
    <w:rPr>
      <w:rFonts w:ascii="Times New Roman" w:eastAsia="Times New Roman" w:hAnsi="Times New Roman" w:cs="Times New Roman"/>
      <w:b/>
      <w:bCs/>
      <w:sz w:val="24"/>
      <w:szCs w:val="24"/>
      <w:lang w:val="id"/>
    </w:rPr>
  </w:style>
  <w:style w:type="paragraph" w:styleId="Heading3">
    <w:name w:val="heading 3"/>
    <w:basedOn w:val="Normal"/>
    <w:next w:val="Normal"/>
    <w:link w:val="Heading3Char"/>
    <w:uiPriority w:val="9"/>
    <w:unhideWhenUsed/>
    <w:qFormat/>
    <w:rsid w:val="000A01A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8008CF"/>
    <w:pPr>
      <w:tabs>
        <w:tab w:val="num" w:pos="2880"/>
      </w:tabs>
      <w:suppressAutoHyphens/>
      <w:spacing w:before="40" w:after="40" w:line="1" w:lineRule="atLeast"/>
      <w:jc w:val="both"/>
      <w:textDirection w:val="btLr"/>
      <w:textAlignment w:val="top"/>
      <w:outlineLvl w:val="3"/>
    </w:pPr>
    <w:rPr>
      <w:rFonts w:ascii="Times New Roman" w:eastAsia="SimSun" w:hAnsi="Times New Roman" w:cs="Times New Roman"/>
      <w:i/>
      <w:iCs/>
      <w:noProof/>
      <w:position w:val="-1"/>
      <w:sz w:val="20"/>
      <w:szCs w:val="20"/>
      <w:lang w:val="en-US"/>
    </w:rPr>
  </w:style>
  <w:style w:type="paragraph" w:styleId="Heading5">
    <w:name w:val="heading 5"/>
    <w:basedOn w:val="Normal"/>
    <w:next w:val="Normal"/>
    <w:link w:val="Heading5Char"/>
    <w:uiPriority w:val="9"/>
    <w:semiHidden/>
    <w:unhideWhenUsed/>
    <w:qFormat/>
    <w:rsid w:val="0009105D"/>
    <w:pPr>
      <w:keepNext/>
      <w:keepLines/>
      <w:spacing w:before="220" w:after="40"/>
      <w:outlineLvl w:val="4"/>
    </w:pPr>
    <w:rPr>
      <w:b/>
    </w:rPr>
  </w:style>
  <w:style w:type="paragraph" w:styleId="Heading6">
    <w:name w:val="heading 6"/>
    <w:basedOn w:val="Normal"/>
    <w:next w:val="Normal"/>
    <w:link w:val="Heading6Char"/>
    <w:uiPriority w:val="9"/>
    <w:semiHidden/>
    <w:unhideWhenUsed/>
    <w:qFormat/>
    <w:rsid w:val="0009105D"/>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RPMAuthor-Afiliation">
    <w:name w:val="JRPM_Author-Afiliation"/>
    <w:basedOn w:val="Normal"/>
    <w:qFormat/>
    <w:rsid w:val="005F3205"/>
    <w:pPr>
      <w:spacing w:after="0" w:line="240" w:lineRule="auto"/>
      <w:jc w:val="center"/>
    </w:pPr>
    <w:rPr>
      <w:rFonts w:ascii="Times New Roman" w:eastAsia="Times New Roman" w:hAnsi="Times New Roman" w:cs="Times New Roman"/>
      <w:bCs/>
    </w:rPr>
  </w:style>
  <w:style w:type="paragraph" w:customStyle="1" w:styleId="JRPMHeading1">
    <w:name w:val="JRPM_Heading 1"/>
    <w:basedOn w:val="Normal"/>
    <w:qFormat/>
    <w:rsid w:val="005F3205"/>
    <w:pPr>
      <w:spacing w:before="120" w:after="120" w:line="240" w:lineRule="auto"/>
    </w:pPr>
    <w:rPr>
      <w:rFonts w:ascii="Times New Roman" w:eastAsia="Times New Roman" w:hAnsi="Times New Roman" w:cs="Times New Roman"/>
      <w:b/>
      <w:lang w:val="en-US"/>
    </w:rPr>
  </w:style>
  <w:style w:type="paragraph" w:customStyle="1" w:styleId="E-JOURNALAbstrakTitle">
    <w:name w:val="E-JOURNAL_AbstrakTitle"/>
    <w:basedOn w:val="Normal"/>
    <w:qFormat/>
    <w:rsid w:val="005F3205"/>
    <w:pPr>
      <w:spacing w:after="60" w:line="240" w:lineRule="auto"/>
      <w:jc w:val="center"/>
    </w:pPr>
    <w:rPr>
      <w:rFonts w:ascii="Times New Roman" w:eastAsia="Times New Roman" w:hAnsi="Times New Roman" w:cs="Times New Roman"/>
      <w:b/>
      <w:szCs w:val="24"/>
    </w:rPr>
  </w:style>
  <w:style w:type="paragraph" w:styleId="BodyText">
    <w:name w:val="Body Text"/>
    <w:basedOn w:val="Normal"/>
    <w:link w:val="BodyTextChar"/>
    <w:uiPriority w:val="1"/>
    <w:qFormat/>
    <w:rsid w:val="005F3205"/>
    <w:pPr>
      <w:widowControl w:val="0"/>
      <w:autoSpaceDE w:val="0"/>
      <w:autoSpaceDN w:val="0"/>
      <w:spacing w:after="0" w:line="240" w:lineRule="auto"/>
    </w:pPr>
    <w:rPr>
      <w:rFonts w:ascii="Times New Roman" w:eastAsia="Times New Roman" w:hAnsi="Times New Roman" w:cs="Times New Roman"/>
      <w:sz w:val="20"/>
      <w:szCs w:val="20"/>
      <w:lang w:val="id"/>
    </w:rPr>
  </w:style>
  <w:style w:type="character" w:customStyle="1" w:styleId="BodyTextChar">
    <w:name w:val="Body Text Char"/>
    <w:basedOn w:val="DefaultParagraphFont"/>
    <w:link w:val="BodyText"/>
    <w:uiPriority w:val="1"/>
    <w:rsid w:val="005F3205"/>
    <w:rPr>
      <w:rFonts w:ascii="Times New Roman" w:eastAsia="Times New Roman" w:hAnsi="Times New Roman" w:cs="Times New Roman"/>
      <w:sz w:val="20"/>
      <w:szCs w:val="20"/>
      <w:lang w:val="id"/>
    </w:rPr>
  </w:style>
  <w:style w:type="paragraph" w:styleId="ListParagraph">
    <w:name w:val="List Paragraph"/>
    <w:aliases w:val="Body of text,List Paragraph1,soal jawab,Colorful List - Accent 11,Body of text+1,Body of text+2,Body of text+3,List Paragraph11,Medium Grid 1 - Accent 21,HEADING 1,Body of textCxSp,Lis,heading 3,arab,Heading 11,Heading 31,skripsi,sub 1"/>
    <w:basedOn w:val="Normal"/>
    <w:link w:val="ListParagraphChar"/>
    <w:uiPriority w:val="34"/>
    <w:qFormat/>
    <w:rsid w:val="005F3205"/>
    <w:pPr>
      <w:ind w:left="720"/>
      <w:contextualSpacing/>
    </w:pPr>
    <w:rPr>
      <w:rFonts w:cs="Times New Roman"/>
      <w:lang w:eastAsia="en-ID"/>
    </w:rPr>
  </w:style>
  <w:style w:type="character" w:customStyle="1" w:styleId="ListParagraphChar">
    <w:name w:val="List Paragraph Char"/>
    <w:aliases w:val="Body of text Char,List Paragraph1 Char,soal jawab Char,Colorful List - Accent 11 Char,Body of text+1 Char,Body of text+2 Char,Body of text+3 Char,List Paragraph11 Char,Medium Grid 1 - Accent 21 Char,HEADING 1 Char,Lis Char,arab Char"/>
    <w:basedOn w:val="DefaultParagraphFont"/>
    <w:link w:val="ListParagraph"/>
    <w:uiPriority w:val="34"/>
    <w:qFormat/>
    <w:locked/>
    <w:rsid w:val="005F3205"/>
    <w:rPr>
      <w:rFonts w:ascii="Calibri" w:eastAsia="Calibri" w:hAnsi="Calibri" w:cs="Times New Roman"/>
      <w:lang w:val="id-ID" w:eastAsia="en-ID"/>
    </w:rPr>
  </w:style>
  <w:style w:type="paragraph" w:styleId="NormalWeb">
    <w:name w:val="Normal (Web)"/>
    <w:basedOn w:val="Normal"/>
    <w:uiPriority w:val="99"/>
    <w:unhideWhenUsed/>
    <w:qFormat/>
    <w:rsid w:val="005F3205"/>
    <w:pPr>
      <w:spacing w:before="100" w:beforeAutospacing="1" w:after="100" w:afterAutospacing="1" w:line="240" w:lineRule="auto"/>
    </w:pPr>
    <w:rPr>
      <w:rFonts w:ascii="Times New Roman" w:eastAsia="Times New Roman" w:hAnsi="Times New Roman" w:cs="Times New Roman"/>
      <w:sz w:val="24"/>
      <w:szCs w:val="24"/>
      <w:lang w:val="en-ID"/>
    </w:rPr>
  </w:style>
  <w:style w:type="table" w:styleId="TableGrid">
    <w:name w:val="Table Grid"/>
    <w:aliases w:val="Tabel"/>
    <w:basedOn w:val="TableNormal"/>
    <w:uiPriority w:val="39"/>
    <w:qFormat/>
    <w:rsid w:val="005F3205"/>
    <w:pPr>
      <w:spacing w:after="0" w:line="240" w:lineRule="auto"/>
    </w:pPr>
    <w:rPr>
      <w:rFonts w:ascii="Calibri" w:eastAsia="Calibri" w:hAnsi="Calibri" w:cs="Calibri"/>
      <w:lang w:val="id-ID" w:eastAsia="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qFormat/>
    <w:rsid w:val="005F3205"/>
    <w:rPr>
      <w:color w:val="0563C1" w:themeColor="hyperlink"/>
      <w:u w:val="single"/>
    </w:rPr>
  </w:style>
  <w:style w:type="paragraph" w:customStyle="1" w:styleId="E-JOURNALTitleEnglish">
    <w:name w:val="E-JOURNAL_Title English"/>
    <w:basedOn w:val="Normal"/>
    <w:qFormat/>
    <w:rsid w:val="005F3205"/>
    <w:pPr>
      <w:spacing w:after="0" w:line="240" w:lineRule="auto"/>
      <w:jc w:val="center"/>
    </w:pPr>
    <w:rPr>
      <w:rFonts w:ascii="Times New Roman" w:eastAsia="Times New Roman" w:hAnsi="Times New Roman" w:cs="Times New Roman"/>
      <w:b/>
      <w:i/>
      <w:noProof/>
      <w:szCs w:val="24"/>
    </w:rPr>
  </w:style>
  <w:style w:type="paragraph" w:customStyle="1" w:styleId="E-JOURNALAbstractBodyEnglish">
    <w:name w:val="E-JOURNAL_AbstractBodyEnglish"/>
    <w:basedOn w:val="Normal"/>
    <w:qFormat/>
    <w:rsid w:val="005F3205"/>
    <w:pPr>
      <w:spacing w:after="0" w:line="240" w:lineRule="auto"/>
      <w:ind w:firstLine="567"/>
      <w:jc w:val="both"/>
    </w:pPr>
    <w:rPr>
      <w:rFonts w:ascii="Times New Roman" w:eastAsia="Times New Roman" w:hAnsi="Times New Roman" w:cs="Times New Roman"/>
      <w:i/>
    </w:rPr>
  </w:style>
  <w:style w:type="paragraph" w:customStyle="1" w:styleId="JRPMBody">
    <w:name w:val="JRPM_Body"/>
    <w:basedOn w:val="Normal"/>
    <w:qFormat/>
    <w:rsid w:val="005F3205"/>
    <w:pPr>
      <w:spacing w:after="0" w:line="240" w:lineRule="auto"/>
      <w:ind w:firstLine="567"/>
      <w:jc w:val="both"/>
    </w:pPr>
    <w:rPr>
      <w:rFonts w:ascii="Times New Roman" w:eastAsia="Times New Roman" w:hAnsi="Times New Roman" w:cs="Times New Roman"/>
      <w:szCs w:val="24"/>
    </w:rPr>
  </w:style>
  <w:style w:type="table" w:styleId="PlainTable2">
    <w:name w:val="Plain Table 2"/>
    <w:basedOn w:val="TableNormal"/>
    <w:uiPriority w:val="42"/>
    <w:rsid w:val="005F3205"/>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Char"/>
    <w:uiPriority w:val="99"/>
    <w:unhideWhenUsed/>
    <w:rsid w:val="005F40C6"/>
    <w:pPr>
      <w:tabs>
        <w:tab w:val="center" w:pos="4680"/>
        <w:tab w:val="right" w:pos="9360"/>
      </w:tabs>
      <w:spacing w:after="0" w:line="240" w:lineRule="auto"/>
    </w:pPr>
  </w:style>
  <w:style w:type="character" w:customStyle="1" w:styleId="HeaderChar">
    <w:name w:val="Header Char"/>
    <w:basedOn w:val="DefaultParagraphFont"/>
    <w:link w:val="Header"/>
    <w:uiPriority w:val="99"/>
    <w:rsid w:val="005F40C6"/>
    <w:rPr>
      <w:rFonts w:ascii="Calibri" w:eastAsia="Calibri" w:hAnsi="Calibri" w:cs="Calibri"/>
      <w:lang w:val="id-ID"/>
    </w:rPr>
  </w:style>
  <w:style w:type="paragraph" w:styleId="Footer">
    <w:name w:val="footer"/>
    <w:basedOn w:val="Normal"/>
    <w:link w:val="FooterChar"/>
    <w:uiPriority w:val="99"/>
    <w:unhideWhenUsed/>
    <w:rsid w:val="005F40C6"/>
    <w:pPr>
      <w:tabs>
        <w:tab w:val="center" w:pos="4680"/>
        <w:tab w:val="right" w:pos="9360"/>
      </w:tabs>
      <w:spacing w:after="0" w:line="240" w:lineRule="auto"/>
    </w:pPr>
  </w:style>
  <w:style w:type="character" w:customStyle="1" w:styleId="FooterChar">
    <w:name w:val="Footer Char"/>
    <w:basedOn w:val="DefaultParagraphFont"/>
    <w:link w:val="Footer"/>
    <w:uiPriority w:val="99"/>
    <w:rsid w:val="005F40C6"/>
    <w:rPr>
      <w:rFonts w:ascii="Calibri" w:eastAsia="Calibri" w:hAnsi="Calibri" w:cs="Calibri"/>
      <w:lang w:val="id-ID"/>
    </w:rPr>
  </w:style>
  <w:style w:type="paragraph" w:customStyle="1" w:styleId="E-JOURNALAuthor">
    <w:name w:val="E-JOURNAL_Author"/>
    <w:basedOn w:val="Normal"/>
    <w:qFormat/>
    <w:rsid w:val="00730F33"/>
    <w:pPr>
      <w:spacing w:after="0" w:line="240" w:lineRule="auto"/>
      <w:jc w:val="center"/>
    </w:pPr>
    <w:rPr>
      <w:rFonts w:ascii="Times New Roman" w:eastAsia="Times New Roman" w:hAnsi="Times New Roman" w:cs="Times New Roman"/>
    </w:rPr>
  </w:style>
  <w:style w:type="paragraph" w:styleId="Caption">
    <w:name w:val="caption"/>
    <w:basedOn w:val="Normal"/>
    <w:next w:val="Normal"/>
    <w:uiPriority w:val="35"/>
    <w:unhideWhenUsed/>
    <w:qFormat/>
    <w:rsid w:val="007B3C1F"/>
    <w:pPr>
      <w:spacing w:line="240" w:lineRule="auto"/>
    </w:pPr>
    <w:rPr>
      <w:rFonts w:asciiTheme="minorHAnsi" w:eastAsiaTheme="minorHAnsi" w:hAnsiTheme="minorHAnsi" w:cstheme="minorBidi"/>
      <w:i/>
      <w:iCs/>
      <w:color w:val="44546A" w:themeColor="text2"/>
      <w:sz w:val="18"/>
      <w:szCs w:val="18"/>
      <w:lang w:val="en-US"/>
    </w:rPr>
  </w:style>
  <w:style w:type="paragraph" w:styleId="BalloonText">
    <w:name w:val="Balloon Text"/>
    <w:basedOn w:val="Normal"/>
    <w:link w:val="BalloonTextChar"/>
    <w:uiPriority w:val="99"/>
    <w:semiHidden/>
    <w:unhideWhenUsed/>
    <w:rsid w:val="008364F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364F0"/>
    <w:rPr>
      <w:rFonts w:ascii="Segoe UI" w:eastAsia="Calibri" w:hAnsi="Segoe UI" w:cs="Segoe UI"/>
      <w:sz w:val="18"/>
      <w:szCs w:val="18"/>
      <w:lang w:val="id-ID"/>
    </w:rPr>
  </w:style>
  <w:style w:type="paragraph" w:customStyle="1" w:styleId="Default">
    <w:name w:val="Default"/>
    <w:rsid w:val="00804170"/>
    <w:pPr>
      <w:autoSpaceDE w:val="0"/>
      <w:autoSpaceDN w:val="0"/>
      <w:adjustRightInd w:val="0"/>
      <w:spacing w:after="0" w:line="240" w:lineRule="auto"/>
      <w:jc w:val="center"/>
    </w:pPr>
    <w:rPr>
      <w:rFonts w:ascii="Arial" w:eastAsiaTheme="minorEastAsia" w:hAnsi="Arial" w:cs="Arial"/>
      <w:color w:val="000000"/>
      <w:sz w:val="24"/>
      <w:szCs w:val="24"/>
      <w:lang w:val="id-ID" w:eastAsia="id-ID"/>
    </w:rPr>
  </w:style>
  <w:style w:type="character" w:customStyle="1" w:styleId="Heading2Char">
    <w:name w:val="Heading 2 Char"/>
    <w:basedOn w:val="DefaultParagraphFont"/>
    <w:link w:val="Heading2"/>
    <w:qFormat/>
    <w:rsid w:val="001E62B0"/>
    <w:rPr>
      <w:rFonts w:ascii="Times New Roman" w:eastAsia="Times New Roman" w:hAnsi="Times New Roman" w:cs="Times New Roman"/>
      <w:b/>
      <w:bCs/>
      <w:sz w:val="24"/>
      <w:szCs w:val="24"/>
      <w:lang w:val="id"/>
    </w:rPr>
  </w:style>
  <w:style w:type="table" w:customStyle="1" w:styleId="TableGrid1">
    <w:name w:val="Table Grid1"/>
    <w:basedOn w:val="TableNormal"/>
    <w:next w:val="TableGrid"/>
    <w:uiPriority w:val="59"/>
    <w:rsid w:val="00430EB2"/>
    <w:pPr>
      <w:spacing w:after="0" w:line="240" w:lineRule="auto"/>
    </w:pPr>
    <w:rPr>
      <w:rFonts w:ascii="Times New Roman" w:eastAsia="Times New Roman" w:hAnsi="Times New Roman"/>
      <w:sz w:val="24"/>
      <w:szCs w:val="24"/>
      <w:lang w:val="id-ID" w:eastAsia="ko-K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39"/>
    <w:rsid w:val="00BE1286"/>
    <w:pPr>
      <w:spacing w:after="0" w:line="240" w:lineRule="auto"/>
    </w:pPr>
    <w:rPr>
      <w:rFonts w:ascii="Calibri" w:eastAsia="Malgun Gothic" w:hAnsi="Calibri" w:cs="Arial"/>
      <w:kern w:val="2"/>
      <w:lang w:val="en-ID" w:eastAsia="ko-KR"/>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91685E"/>
    <w:pPr>
      <w:spacing w:after="0" w:line="240" w:lineRule="auto"/>
    </w:pPr>
    <w:rPr>
      <w:rFonts w:ascii="Times New Roman" w:eastAsia="Batang" w:hAnsi="Times New Roman" w:cs="Times New Roman"/>
      <w:sz w:val="24"/>
      <w:szCs w:val="24"/>
      <w:lang w:eastAsia="ko-KR"/>
    </w:rPr>
  </w:style>
  <w:style w:type="paragraph" w:customStyle="1" w:styleId="JRPMReference">
    <w:name w:val="JRPM_Reference"/>
    <w:basedOn w:val="Normal"/>
    <w:qFormat/>
    <w:rsid w:val="00DD6455"/>
    <w:pPr>
      <w:spacing w:before="120" w:after="120" w:line="240" w:lineRule="auto"/>
      <w:ind w:left="567" w:hanging="567"/>
      <w:jc w:val="both"/>
    </w:pPr>
    <w:rPr>
      <w:rFonts w:ascii="Times New Roman" w:eastAsia="Times New Roman" w:hAnsi="Times New Roman" w:cs="Times New Roman"/>
      <w:color w:val="000000"/>
    </w:rPr>
  </w:style>
  <w:style w:type="paragraph" w:customStyle="1" w:styleId="Bibliography1">
    <w:name w:val="Bibliography1"/>
    <w:basedOn w:val="Normal"/>
    <w:next w:val="Normal"/>
    <w:uiPriority w:val="37"/>
    <w:unhideWhenUsed/>
    <w:qFormat/>
    <w:rsid w:val="00933B1E"/>
    <w:pPr>
      <w:spacing w:after="0" w:line="480" w:lineRule="auto"/>
      <w:ind w:left="720" w:hanging="720"/>
    </w:pPr>
    <w:rPr>
      <w:rFonts w:asciiTheme="minorHAnsi" w:eastAsiaTheme="minorHAnsi" w:hAnsiTheme="minorHAnsi" w:cstheme="minorBidi"/>
    </w:rPr>
  </w:style>
  <w:style w:type="paragraph" w:customStyle="1" w:styleId="TableParagraph">
    <w:name w:val="Table Paragraph"/>
    <w:basedOn w:val="Normal"/>
    <w:uiPriority w:val="1"/>
    <w:qFormat/>
    <w:rsid w:val="00D5248A"/>
    <w:pPr>
      <w:widowControl w:val="0"/>
      <w:autoSpaceDE w:val="0"/>
      <w:autoSpaceDN w:val="0"/>
      <w:spacing w:after="0" w:line="240" w:lineRule="auto"/>
    </w:pPr>
    <w:rPr>
      <w:rFonts w:ascii="Times New Roman" w:eastAsia="Times New Roman" w:hAnsi="Times New Roman" w:cs="Times New Roman"/>
      <w:lang w:val="id"/>
    </w:rPr>
  </w:style>
  <w:style w:type="character" w:styleId="FootnoteReference">
    <w:name w:val="footnote reference"/>
    <w:basedOn w:val="DefaultParagraphFont"/>
    <w:uiPriority w:val="99"/>
    <w:unhideWhenUsed/>
    <w:rsid w:val="00B7612B"/>
    <w:rPr>
      <w:vertAlign w:val="superscript"/>
    </w:rPr>
  </w:style>
  <w:style w:type="character" w:customStyle="1" w:styleId="Heading1Char">
    <w:name w:val="Heading 1 Char"/>
    <w:basedOn w:val="DefaultParagraphFont"/>
    <w:link w:val="Heading1"/>
    <w:rsid w:val="00FB647A"/>
    <w:rPr>
      <w:rFonts w:asciiTheme="majorHAnsi" w:eastAsiaTheme="majorEastAsia" w:hAnsiTheme="majorHAnsi" w:cstheme="majorBidi"/>
      <w:color w:val="2E74B5" w:themeColor="accent1" w:themeShade="BF"/>
      <w:sz w:val="32"/>
      <w:szCs w:val="32"/>
      <w:lang w:val="id-ID"/>
    </w:rPr>
  </w:style>
  <w:style w:type="paragraph" w:customStyle="1" w:styleId="Normal1">
    <w:name w:val="Normal1"/>
    <w:rsid w:val="00CA0E35"/>
    <w:pPr>
      <w:spacing w:after="200" w:line="276" w:lineRule="auto"/>
    </w:pPr>
    <w:rPr>
      <w:rFonts w:ascii="Calibri" w:eastAsia="Calibri" w:hAnsi="Calibri" w:cs="Calibri"/>
      <w:lang w:val="id-ID" w:eastAsia="id-ID"/>
    </w:rPr>
  </w:style>
  <w:style w:type="character" w:customStyle="1" w:styleId="selectable-text">
    <w:name w:val="selectable-text"/>
    <w:basedOn w:val="DefaultParagraphFont"/>
    <w:rsid w:val="00F67055"/>
  </w:style>
  <w:style w:type="character" w:customStyle="1" w:styleId="Heading3Char">
    <w:name w:val="Heading 3 Char"/>
    <w:basedOn w:val="DefaultParagraphFont"/>
    <w:link w:val="Heading3"/>
    <w:uiPriority w:val="9"/>
    <w:rsid w:val="000A01A0"/>
    <w:rPr>
      <w:rFonts w:asciiTheme="majorHAnsi" w:eastAsiaTheme="majorEastAsia" w:hAnsiTheme="majorHAnsi" w:cstheme="majorBidi"/>
      <w:color w:val="1F4D78" w:themeColor="accent1" w:themeShade="7F"/>
      <w:sz w:val="24"/>
      <w:szCs w:val="24"/>
      <w:lang w:val="id-ID"/>
    </w:rPr>
  </w:style>
  <w:style w:type="paragraph" w:styleId="Title">
    <w:name w:val="Title"/>
    <w:basedOn w:val="Normal"/>
    <w:link w:val="TitleChar"/>
    <w:uiPriority w:val="10"/>
    <w:qFormat/>
    <w:rsid w:val="003E3224"/>
    <w:pPr>
      <w:widowControl w:val="0"/>
      <w:autoSpaceDE w:val="0"/>
      <w:autoSpaceDN w:val="0"/>
      <w:spacing w:before="230" w:after="0" w:line="240" w:lineRule="auto"/>
      <w:ind w:left="140"/>
    </w:pPr>
    <w:rPr>
      <w:rFonts w:ascii="Times New Roman" w:eastAsia="Times New Roman" w:hAnsi="Times New Roman" w:cs="Times New Roman"/>
      <w:b/>
      <w:bCs/>
      <w:sz w:val="28"/>
      <w:szCs w:val="28"/>
      <w:lang w:val="id"/>
    </w:rPr>
  </w:style>
  <w:style w:type="character" w:customStyle="1" w:styleId="TitleChar">
    <w:name w:val="Title Char"/>
    <w:basedOn w:val="DefaultParagraphFont"/>
    <w:link w:val="Title"/>
    <w:uiPriority w:val="1"/>
    <w:rsid w:val="003E3224"/>
    <w:rPr>
      <w:rFonts w:ascii="Times New Roman" w:eastAsia="Times New Roman" w:hAnsi="Times New Roman" w:cs="Times New Roman"/>
      <w:b/>
      <w:bCs/>
      <w:sz w:val="28"/>
      <w:szCs w:val="28"/>
      <w:lang w:val="id"/>
    </w:rPr>
  </w:style>
  <w:style w:type="paragraph" w:styleId="FootnoteText">
    <w:name w:val="footnote text"/>
    <w:basedOn w:val="Normal"/>
    <w:link w:val="FootnoteTextChar"/>
    <w:uiPriority w:val="99"/>
    <w:rsid w:val="00F169BC"/>
    <w:pPr>
      <w:spacing w:after="0" w:line="240" w:lineRule="auto"/>
      <w:ind w:left="284" w:hanging="284"/>
    </w:pPr>
    <w:rPr>
      <w:rFonts w:cs="Arial"/>
      <w:sz w:val="20"/>
      <w:szCs w:val="20"/>
      <w:lang w:val="en-MY"/>
    </w:rPr>
  </w:style>
  <w:style w:type="character" w:customStyle="1" w:styleId="FootnoteTextChar">
    <w:name w:val="Footnote Text Char"/>
    <w:basedOn w:val="DefaultParagraphFont"/>
    <w:link w:val="FootnoteText"/>
    <w:uiPriority w:val="99"/>
    <w:rsid w:val="00F169BC"/>
    <w:rPr>
      <w:rFonts w:ascii="Calibri" w:eastAsia="Calibri" w:hAnsi="Calibri" w:cs="Arial"/>
      <w:sz w:val="20"/>
      <w:szCs w:val="20"/>
      <w:lang w:val="en-MY"/>
    </w:rPr>
  </w:style>
  <w:style w:type="paragraph" w:customStyle="1" w:styleId="whitespace-normal">
    <w:name w:val="whitespace-normal"/>
    <w:basedOn w:val="Normal"/>
    <w:rsid w:val="00965CC4"/>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styleId="Strong">
    <w:name w:val="Strong"/>
    <w:basedOn w:val="DefaultParagraphFont"/>
    <w:uiPriority w:val="22"/>
    <w:qFormat/>
    <w:rsid w:val="00965CC4"/>
    <w:rPr>
      <w:b/>
      <w:bCs/>
    </w:rPr>
  </w:style>
  <w:style w:type="character" w:styleId="Emphasis">
    <w:name w:val="Emphasis"/>
    <w:basedOn w:val="DefaultParagraphFont"/>
    <w:uiPriority w:val="20"/>
    <w:qFormat/>
    <w:rsid w:val="00965CC4"/>
    <w:rPr>
      <w:i/>
      <w:iCs/>
    </w:rPr>
  </w:style>
  <w:style w:type="paragraph" w:customStyle="1" w:styleId="NewNormal">
    <w:name w:val="New Normal"/>
    <w:basedOn w:val="Normal"/>
    <w:link w:val="NewNormalChar"/>
    <w:qFormat/>
    <w:rsid w:val="00B108F9"/>
    <w:pPr>
      <w:spacing w:after="0" w:line="240" w:lineRule="auto"/>
      <w:ind w:firstLine="567"/>
      <w:jc w:val="both"/>
    </w:pPr>
    <w:rPr>
      <w:rFonts w:ascii="Times New Roman" w:eastAsia="Times New Roman" w:hAnsi="Times New Roman" w:cs="Times New Roman"/>
      <w:bCs/>
      <w:sz w:val="24"/>
      <w:szCs w:val="24"/>
      <w:lang w:val="en-US"/>
    </w:rPr>
  </w:style>
  <w:style w:type="character" w:customStyle="1" w:styleId="NewNormalChar">
    <w:name w:val="New Normal Char"/>
    <w:basedOn w:val="DefaultParagraphFont"/>
    <w:link w:val="NewNormal"/>
    <w:rsid w:val="00B108F9"/>
    <w:rPr>
      <w:rFonts w:ascii="Times New Roman" w:eastAsia="Times New Roman" w:hAnsi="Times New Roman" w:cs="Times New Roman"/>
      <w:bCs/>
      <w:sz w:val="24"/>
      <w:szCs w:val="24"/>
    </w:rPr>
  </w:style>
  <w:style w:type="character" w:customStyle="1" w:styleId="Heading4Char">
    <w:name w:val="Heading 4 Char"/>
    <w:basedOn w:val="DefaultParagraphFont"/>
    <w:link w:val="Heading4"/>
    <w:uiPriority w:val="9"/>
    <w:semiHidden/>
    <w:rsid w:val="008008CF"/>
    <w:rPr>
      <w:rFonts w:ascii="Times New Roman" w:hAnsi="Times New Roman" w:cs="Times New Roman"/>
      <w:i/>
      <w:iCs/>
      <w:noProof/>
      <w:position w:val="-1"/>
      <w:sz w:val="20"/>
      <w:szCs w:val="20"/>
    </w:rPr>
  </w:style>
  <w:style w:type="character" w:customStyle="1" w:styleId="relative">
    <w:name w:val="relative"/>
    <w:basedOn w:val="DefaultParagraphFont"/>
    <w:rsid w:val="00813FC5"/>
  </w:style>
  <w:style w:type="character" w:customStyle="1" w:styleId="max-w-full">
    <w:name w:val="max-w-full"/>
    <w:basedOn w:val="DefaultParagraphFont"/>
    <w:rsid w:val="00813FC5"/>
  </w:style>
  <w:style w:type="character" w:customStyle="1" w:styleId="-me-1">
    <w:name w:val="-me-1"/>
    <w:basedOn w:val="DefaultParagraphFont"/>
    <w:rsid w:val="00813FC5"/>
  </w:style>
  <w:style w:type="character" w:styleId="PlaceholderText">
    <w:name w:val="Placeholder Text"/>
    <w:basedOn w:val="DefaultParagraphFont"/>
    <w:uiPriority w:val="99"/>
    <w:semiHidden/>
    <w:rsid w:val="006F4EEB"/>
    <w:rPr>
      <w:color w:val="808080"/>
    </w:rPr>
  </w:style>
  <w:style w:type="character" w:customStyle="1" w:styleId="Heading5Char">
    <w:name w:val="Heading 5 Char"/>
    <w:basedOn w:val="DefaultParagraphFont"/>
    <w:link w:val="Heading5"/>
    <w:uiPriority w:val="9"/>
    <w:semiHidden/>
    <w:rsid w:val="0009105D"/>
    <w:rPr>
      <w:rFonts w:ascii="Calibri" w:eastAsia="Calibri" w:hAnsi="Calibri" w:cs="Calibri"/>
      <w:b/>
      <w:lang w:val="id-ID"/>
    </w:rPr>
  </w:style>
  <w:style w:type="character" w:customStyle="1" w:styleId="Heading6Char">
    <w:name w:val="Heading 6 Char"/>
    <w:basedOn w:val="DefaultParagraphFont"/>
    <w:link w:val="Heading6"/>
    <w:uiPriority w:val="9"/>
    <w:semiHidden/>
    <w:rsid w:val="0009105D"/>
    <w:rPr>
      <w:rFonts w:ascii="Calibri" w:eastAsia="Calibri" w:hAnsi="Calibri" w:cs="Calibri"/>
      <w:b/>
      <w:sz w:val="20"/>
      <w:szCs w:val="20"/>
      <w:lang w:val="id-ID"/>
    </w:rPr>
  </w:style>
  <w:style w:type="paragraph" w:styleId="CommentText">
    <w:name w:val="annotation text"/>
    <w:basedOn w:val="Normal"/>
    <w:link w:val="CommentTextChar"/>
    <w:uiPriority w:val="99"/>
    <w:unhideWhenUsed/>
    <w:rsid w:val="0009105D"/>
    <w:pPr>
      <w:spacing w:line="240" w:lineRule="auto"/>
    </w:pPr>
    <w:rPr>
      <w:sz w:val="20"/>
      <w:szCs w:val="20"/>
    </w:rPr>
  </w:style>
  <w:style w:type="character" w:customStyle="1" w:styleId="CommentTextChar">
    <w:name w:val="Comment Text Char"/>
    <w:basedOn w:val="DefaultParagraphFont"/>
    <w:link w:val="CommentText"/>
    <w:uiPriority w:val="99"/>
    <w:rsid w:val="0009105D"/>
    <w:rPr>
      <w:rFonts w:ascii="Calibri" w:eastAsia="Calibri" w:hAnsi="Calibri" w:cs="Calibri"/>
      <w:sz w:val="20"/>
      <w:szCs w:val="20"/>
      <w:lang w:val="id-ID"/>
    </w:rPr>
  </w:style>
  <w:style w:type="table" w:customStyle="1" w:styleId="LightShading1">
    <w:name w:val="Light Shading1"/>
    <w:basedOn w:val="TableNormal"/>
    <w:uiPriority w:val="60"/>
    <w:rsid w:val="0009105D"/>
    <w:pPr>
      <w:spacing w:after="0" w:line="240" w:lineRule="auto"/>
    </w:pPr>
    <w:rPr>
      <w:rFonts w:ascii="Calibri" w:eastAsia="Calibri" w:hAnsi="Calibri" w:cs="Calibri"/>
      <w:color w:val="000000" w:themeColor="text1" w:themeShade="BF"/>
      <w:lang w:val="id-ID"/>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Grid1">
    <w:name w:val="Light Grid1"/>
    <w:basedOn w:val="TableNormal"/>
    <w:uiPriority w:val="62"/>
    <w:rsid w:val="0009105D"/>
    <w:pPr>
      <w:spacing w:after="0" w:line="240" w:lineRule="auto"/>
    </w:pPr>
    <w:rPr>
      <w:rFonts w:ascii="Calibri" w:eastAsia="Calibri" w:hAnsi="Calibri" w:cs="Calibri"/>
      <w:lang w:val="id-ID"/>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customStyle="1" w:styleId="Body">
    <w:name w:val="Body"/>
    <w:basedOn w:val="Normal"/>
    <w:rsid w:val="0009105D"/>
    <w:pPr>
      <w:widowControl w:val="0"/>
      <w:autoSpaceDE w:val="0"/>
      <w:autoSpaceDN w:val="0"/>
      <w:adjustRightInd w:val="0"/>
      <w:spacing w:after="0" w:line="360" w:lineRule="auto"/>
      <w:ind w:firstLine="340"/>
      <w:jc w:val="both"/>
      <w:textAlignment w:val="baseline"/>
    </w:pPr>
    <w:rPr>
      <w:rFonts w:ascii="Times New Roman" w:eastAsia="BatangChe" w:hAnsi="Times New Roman" w:cs="Times New Roman"/>
      <w:sz w:val="24"/>
      <w:szCs w:val="20"/>
      <w:lang w:eastAsia="ko-KR"/>
    </w:rPr>
  </w:style>
  <w:style w:type="paragraph" w:customStyle="1" w:styleId="Bullet">
    <w:name w:val="Bullet"/>
    <w:basedOn w:val="Body"/>
    <w:rsid w:val="0009105D"/>
    <w:pPr>
      <w:ind w:left="576" w:hanging="288"/>
    </w:pPr>
  </w:style>
  <w:style w:type="paragraph" w:customStyle="1" w:styleId="SubBullet">
    <w:name w:val="SubBullet"/>
    <w:basedOn w:val="Body"/>
    <w:rsid w:val="0009105D"/>
    <w:pPr>
      <w:ind w:left="1145" w:hanging="283"/>
    </w:pPr>
  </w:style>
  <w:style w:type="paragraph" w:customStyle="1" w:styleId="Enumerated">
    <w:name w:val="Enumerated"/>
    <w:basedOn w:val="Bullet"/>
    <w:rsid w:val="0009105D"/>
  </w:style>
  <w:style w:type="paragraph" w:customStyle="1" w:styleId="FigureTitle">
    <w:name w:val="FigureTitle"/>
    <w:basedOn w:val="Body"/>
    <w:rsid w:val="0009105D"/>
    <w:pPr>
      <w:spacing w:after="120"/>
      <w:jc w:val="center"/>
    </w:pPr>
    <w:rPr>
      <w:i/>
    </w:rPr>
  </w:style>
  <w:style w:type="paragraph" w:customStyle="1" w:styleId="Equation">
    <w:name w:val="Equation"/>
    <w:basedOn w:val="Normal"/>
    <w:rsid w:val="0009105D"/>
    <w:pPr>
      <w:widowControl w:val="0"/>
      <w:tabs>
        <w:tab w:val="left" w:pos="0"/>
        <w:tab w:val="center" w:pos="2268"/>
        <w:tab w:val="right" w:pos="4706"/>
      </w:tabs>
      <w:autoSpaceDE w:val="0"/>
      <w:autoSpaceDN w:val="0"/>
      <w:adjustRightInd w:val="0"/>
      <w:spacing w:before="120" w:after="120" w:line="360" w:lineRule="auto"/>
      <w:jc w:val="both"/>
      <w:textAlignment w:val="baseline"/>
    </w:pPr>
    <w:rPr>
      <w:rFonts w:ascii="Times New Roman" w:eastAsia="BatangChe" w:hAnsi="Times New Roman" w:cs="Times New Roman"/>
      <w:szCs w:val="20"/>
      <w:lang w:eastAsia="ko-KR"/>
    </w:rPr>
  </w:style>
  <w:style w:type="paragraph" w:customStyle="1" w:styleId="Tabletitle">
    <w:name w:val="Tabletitle"/>
    <w:basedOn w:val="Body"/>
    <w:rsid w:val="0009105D"/>
    <w:pPr>
      <w:spacing w:before="240" w:after="120"/>
      <w:jc w:val="center"/>
    </w:pPr>
    <w:rPr>
      <w:i/>
    </w:rPr>
  </w:style>
  <w:style w:type="character" w:customStyle="1" w:styleId="UnresolvedMention">
    <w:name w:val="Unresolved Mention"/>
    <w:basedOn w:val="DefaultParagraphFont"/>
    <w:uiPriority w:val="99"/>
    <w:semiHidden/>
    <w:unhideWhenUsed/>
    <w:rsid w:val="0009105D"/>
    <w:rPr>
      <w:color w:val="605E5C"/>
      <w:shd w:val="clear" w:color="auto" w:fill="E1DFDD"/>
    </w:rPr>
  </w:style>
  <w:style w:type="paragraph" w:customStyle="1" w:styleId="E-JOURNALTitle">
    <w:name w:val="E-JOURNAL_Title"/>
    <w:basedOn w:val="Normal"/>
    <w:qFormat/>
    <w:rsid w:val="0009105D"/>
    <w:pPr>
      <w:spacing w:after="0" w:line="240" w:lineRule="auto"/>
      <w:jc w:val="center"/>
    </w:pPr>
    <w:rPr>
      <w:rFonts w:ascii="Times New Roman" w:eastAsia="Times New Roman" w:hAnsi="Times New Roman" w:cs="Times New Roman"/>
      <w:b/>
    </w:rPr>
  </w:style>
  <w:style w:type="paragraph" w:customStyle="1" w:styleId="E-JOURNALAbstractBody">
    <w:name w:val="E-JOURNAL_AbstractBody"/>
    <w:basedOn w:val="E-JOURNALTitle"/>
    <w:qFormat/>
    <w:rsid w:val="0009105D"/>
    <w:pPr>
      <w:ind w:firstLine="567"/>
      <w:jc w:val="both"/>
    </w:pPr>
    <w:rPr>
      <w:b w:val="0"/>
    </w:rPr>
  </w:style>
  <w:style w:type="paragraph" w:customStyle="1" w:styleId="E-JOURNALHeading1">
    <w:name w:val="E-JOURNAL_Heading 1"/>
    <w:basedOn w:val="Normal"/>
    <w:qFormat/>
    <w:rsid w:val="0009105D"/>
    <w:pPr>
      <w:spacing w:before="120" w:after="120" w:line="240" w:lineRule="auto"/>
    </w:pPr>
    <w:rPr>
      <w:rFonts w:ascii="Times New Roman" w:eastAsia="Times New Roman" w:hAnsi="Times New Roman" w:cs="Times New Roman"/>
      <w:b/>
    </w:rPr>
  </w:style>
  <w:style w:type="paragraph" w:customStyle="1" w:styleId="Copyright">
    <w:name w:val="Copyright"/>
    <w:basedOn w:val="Normal"/>
    <w:qFormat/>
    <w:rsid w:val="0009105D"/>
    <w:pPr>
      <w:framePr w:hSpace="187" w:wrap="around" w:vAnchor="text" w:hAnchor="text" w:y="1"/>
      <w:spacing w:after="0" w:line="200" w:lineRule="exact"/>
      <w:jc w:val="right"/>
    </w:pPr>
    <w:rPr>
      <w:rFonts w:ascii="Times New Roman" w:eastAsia="Times New Roman" w:hAnsi="Times New Roman" w:cs="Times New Roman"/>
      <w:sz w:val="17"/>
      <w:szCs w:val="14"/>
    </w:rPr>
  </w:style>
  <w:style w:type="paragraph" w:customStyle="1" w:styleId="JRPMTableCaption">
    <w:name w:val="JRPM_TableCaption"/>
    <w:basedOn w:val="Normal"/>
    <w:autoRedefine/>
    <w:qFormat/>
    <w:rsid w:val="00400524"/>
    <w:pPr>
      <w:spacing w:after="0" w:line="240" w:lineRule="auto"/>
      <w:ind w:left="26" w:right="27"/>
      <w:jc w:val="both"/>
    </w:pPr>
    <w:rPr>
      <w:rFonts w:ascii="Times New Roman" w:eastAsia="Times New Roman" w:hAnsi="Times New Roman" w:cs="Times New Roman"/>
      <w:szCs w:val="24"/>
    </w:rPr>
  </w:style>
  <w:style w:type="paragraph" w:customStyle="1" w:styleId="JRPMPictureCapture">
    <w:name w:val="JRPM_Picture Capture"/>
    <w:basedOn w:val="Normal"/>
    <w:autoRedefine/>
    <w:qFormat/>
    <w:rsid w:val="0009105D"/>
    <w:pPr>
      <w:spacing w:before="120" w:after="120" w:line="240" w:lineRule="atLeast"/>
      <w:jc w:val="center"/>
    </w:pPr>
    <w:rPr>
      <w:rFonts w:ascii="Times New Roman" w:eastAsia="Times New Roman" w:hAnsi="Times New Roman" w:cs="Times New Roman"/>
      <w:color w:val="000000"/>
      <w:szCs w:val="24"/>
    </w:rPr>
  </w:style>
  <w:style w:type="paragraph" w:styleId="Subtitle">
    <w:name w:val="Subtitle"/>
    <w:basedOn w:val="Normal"/>
    <w:next w:val="Normal"/>
    <w:link w:val="SubtitleChar"/>
    <w:uiPriority w:val="11"/>
    <w:qFormat/>
    <w:rsid w:val="0009105D"/>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uiPriority w:val="11"/>
    <w:rsid w:val="0009105D"/>
    <w:rPr>
      <w:rFonts w:ascii="Georgia" w:eastAsia="Georgia" w:hAnsi="Georgia" w:cs="Georgia"/>
      <w:i/>
      <w:color w:val="666666"/>
      <w:sz w:val="48"/>
      <w:szCs w:val="48"/>
      <w:lang w:val="id-ID"/>
    </w:rPr>
  </w:style>
  <w:style w:type="paragraph" w:styleId="BodyTextIndent3">
    <w:name w:val="Body Text Indent 3"/>
    <w:basedOn w:val="Normal"/>
    <w:link w:val="BodyTextIndent3Char"/>
    <w:uiPriority w:val="99"/>
    <w:semiHidden/>
    <w:unhideWhenUsed/>
    <w:rsid w:val="00170709"/>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170709"/>
    <w:rPr>
      <w:rFonts w:ascii="Calibri" w:eastAsia="Calibri" w:hAnsi="Calibri" w:cs="Calibri"/>
      <w:sz w:val="16"/>
      <w:szCs w:val="16"/>
      <w:lang w:val="id-ID"/>
    </w:rPr>
  </w:style>
  <w:style w:type="character" w:customStyle="1" w:styleId="citation-52">
    <w:name w:val="citation-52"/>
    <w:basedOn w:val="DefaultParagraphFont"/>
    <w:rsid w:val="00B9418D"/>
  </w:style>
  <w:style w:type="character" w:customStyle="1" w:styleId="fontstyle01">
    <w:name w:val="fontstyle01"/>
    <w:basedOn w:val="DefaultParagraphFont"/>
    <w:rsid w:val="004F15DC"/>
    <w:rPr>
      <w:rFonts w:ascii="Times New Roman" w:hAnsi="Times New Roman" w:cs="Times New Roman" w:hint="default"/>
      <w:b w:val="0"/>
      <w:bCs w:val="0"/>
      <w:i w:val="0"/>
      <w:iCs w:val="0"/>
      <w:color w:val="000000"/>
      <w:sz w:val="24"/>
      <w:szCs w:val="24"/>
    </w:rPr>
  </w:style>
  <w:style w:type="paragraph" w:styleId="Bibliography">
    <w:name w:val="Bibliography"/>
    <w:basedOn w:val="Normal"/>
    <w:next w:val="Normal"/>
    <w:uiPriority w:val="37"/>
    <w:unhideWhenUsed/>
    <w:rsid w:val="000800F6"/>
    <w:pPr>
      <w:spacing w:after="160" w:line="259" w:lineRule="auto"/>
    </w:pPr>
    <w:rPr>
      <w:rFonts w:asciiTheme="minorHAnsi" w:eastAsiaTheme="minorHAnsi" w:hAnsiTheme="minorHAnsi" w:cstheme="minorBidi"/>
      <w:lang w:val="en-US"/>
    </w:rPr>
  </w:style>
  <w:style w:type="character" w:customStyle="1" w:styleId="16">
    <w:name w:val="16"/>
    <w:rsid w:val="00243404"/>
    <w:rPr>
      <w:rFonts w:ascii="SimSun" w:eastAsia="SimSun" w:hAnsi="SimSun" w:cs="SimSun" w:hint="eastAsia"/>
      <w:i/>
      <w:iCs/>
    </w:rPr>
  </w:style>
  <w:style w:type="character" w:customStyle="1" w:styleId="UnresolvedMention1">
    <w:name w:val="Unresolved Mention1"/>
    <w:basedOn w:val="DefaultParagraphFont"/>
    <w:uiPriority w:val="99"/>
    <w:semiHidden/>
    <w:unhideWhenUsed/>
    <w:rsid w:val="00964AAD"/>
    <w:rPr>
      <w:color w:val="605E5C"/>
      <w:shd w:val="clear" w:color="auto" w:fill="E1DFDD"/>
    </w:rPr>
  </w:style>
  <w:style w:type="paragraph" w:customStyle="1" w:styleId="JITPHEADING2">
    <w:name w:val="JITP_HEADING 2"/>
    <w:basedOn w:val="Normal"/>
    <w:qFormat/>
    <w:rsid w:val="00986A09"/>
    <w:pPr>
      <w:spacing w:before="240" w:after="120" w:line="240" w:lineRule="auto"/>
    </w:pPr>
    <w:rPr>
      <w:rFonts w:ascii="Times New Roman" w:eastAsia="Times New Roman" w:hAnsi="Times New Roman" w:cs="Times New Roman"/>
      <w:lang w:val="en-US"/>
    </w:rPr>
  </w:style>
  <w:style w:type="table" w:customStyle="1" w:styleId="TableGrid0">
    <w:name w:val="TableGrid"/>
    <w:rsid w:val="004472A2"/>
    <w:pPr>
      <w:spacing w:after="0" w:line="240" w:lineRule="auto"/>
    </w:pPr>
    <w:rPr>
      <w:rFonts w:eastAsiaTheme="minorEastAsia"/>
      <w:kern w:val="2"/>
      <w:sz w:val="24"/>
      <w:szCs w:val="24"/>
      <w:lang w:val="en-ID" w:eastAsia="en-ID"/>
      <w14:ligatures w14:val="standardContextual"/>
    </w:rPr>
    <w:tblPr>
      <w:tblCellMar>
        <w:top w:w="0" w:type="dxa"/>
        <w:left w:w="0" w:type="dxa"/>
        <w:bottom w:w="0" w:type="dxa"/>
        <w:right w:w="0" w:type="dxa"/>
      </w:tblCellMar>
    </w:tblPr>
  </w:style>
  <w:style w:type="table" w:styleId="PlainTable4">
    <w:name w:val="Plain Table 4"/>
    <w:basedOn w:val="TableNormal"/>
    <w:uiPriority w:val="44"/>
    <w:rsid w:val="004472A2"/>
    <w:pPr>
      <w:spacing w:after="0" w:line="240" w:lineRule="auto"/>
    </w:pPr>
    <w:rPr>
      <w:rFonts w:eastAsiaTheme="minorHAnsi"/>
      <w:kern w:val="2"/>
      <w:lang w:val="en-ID"/>
      <w14:ligatures w14:val="standardContextual"/>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19801350">
      <w:bodyDiv w:val="1"/>
      <w:marLeft w:val="0"/>
      <w:marRight w:val="0"/>
      <w:marTop w:val="0"/>
      <w:marBottom w:val="0"/>
      <w:divBdr>
        <w:top w:val="none" w:sz="0" w:space="0" w:color="auto"/>
        <w:left w:val="none" w:sz="0" w:space="0" w:color="auto"/>
        <w:bottom w:val="none" w:sz="0" w:space="0" w:color="auto"/>
        <w:right w:val="none" w:sz="0" w:space="0" w:color="auto"/>
      </w:divBdr>
    </w:div>
    <w:div w:id="15874974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reativecommons.org/licenses/by-sa/4.0/" TargetMode="Externa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footer" Target="footer1.xml"/></Relationships>
</file>

<file path=word/_rels/header3.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70B692-E985-4DE2-807F-ACC259B32F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15</TotalTime>
  <Pages>5</Pages>
  <Words>4491</Words>
  <Characters>25601</Characters>
  <Application>Microsoft Office Word</Application>
  <DocSecurity>0</DocSecurity>
  <Lines>213</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0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User</cp:lastModifiedBy>
  <cp:revision>2068</cp:revision>
  <cp:lastPrinted>2025-07-10T07:14:00Z</cp:lastPrinted>
  <dcterms:created xsi:type="dcterms:W3CDTF">2025-05-23T13:07:00Z</dcterms:created>
  <dcterms:modified xsi:type="dcterms:W3CDTF">2025-07-17T07:44:00Z</dcterms:modified>
</cp:coreProperties>
</file>